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4EF00" w14:textId="77777777" w:rsidR="00793F99" w:rsidRDefault="00793F99" w:rsidP="00F279AF">
      <w:pPr>
        <w:autoSpaceDE w:val="0"/>
        <w:autoSpaceDN w:val="0"/>
        <w:adjustRightInd w:val="0"/>
        <w:rPr>
          <w:b/>
        </w:rPr>
      </w:pPr>
      <w:r>
        <w:rPr>
          <w:b/>
        </w:rPr>
        <w:t>Supplementary Material 1</w:t>
      </w:r>
    </w:p>
    <w:p w14:paraId="4085004B" w14:textId="77777777" w:rsidR="00793F99" w:rsidRDefault="00793F99" w:rsidP="00F279AF">
      <w:pPr>
        <w:autoSpaceDE w:val="0"/>
        <w:autoSpaceDN w:val="0"/>
        <w:adjustRightInd w:val="0"/>
        <w:rPr>
          <w:b/>
        </w:rPr>
      </w:pPr>
    </w:p>
    <w:p w14:paraId="267B4FE3" w14:textId="6AB1C2A4" w:rsidR="00F279AF" w:rsidRDefault="00F279AF" w:rsidP="00F279AF">
      <w:pPr>
        <w:autoSpaceDE w:val="0"/>
        <w:autoSpaceDN w:val="0"/>
        <w:adjustRightInd w:val="0"/>
        <w:rPr>
          <w:b/>
        </w:rPr>
      </w:pPr>
      <w:r w:rsidRPr="006B79AD">
        <w:rPr>
          <w:b/>
        </w:rPr>
        <w:t>The RECORD statement – checklist of items, extended from the STROBE statement, that should be reported in observational studies using routinely collected health data.</w:t>
      </w:r>
    </w:p>
    <w:p w14:paraId="63B4714F" w14:textId="77777777" w:rsidR="00F279AF" w:rsidRPr="006B79AD" w:rsidRDefault="00F279AF" w:rsidP="00F279AF">
      <w:pPr>
        <w:autoSpaceDE w:val="0"/>
        <w:autoSpaceDN w:val="0"/>
        <w:adjustRightInd w:val="0"/>
        <w:rPr>
          <w:b/>
        </w:rPr>
      </w:pPr>
    </w:p>
    <w:tbl>
      <w:tblPr>
        <w:tblStyle w:val="TableGrid"/>
        <w:tblW w:w="5000" w:type="pct"/>
        <w:tblLayout w:type="fixed"/>
        <w:tblLook w:val="04A0" w:firstRow="1" w:lastRow="0" w:firstColumn="1" w:lastColumn="0" w:noHBand="0" w:noVBand="1"/>
      </w:tblPr>
      <w:tblGrid>
        <w:gridCol w:w="1925"/>
        <w:gridCol w:w="771"/>
        <w:gridCol w:w="3419"/>
        <w:gridCol w:w="2251"/>
        <w:gridCol w:w="4032"/>
        <w:gridCol w:w="1992"/>
      </w:tblGrid>
      <w:tr w:rsidR="00F279AF" w:rsidRPr="00B71B11" w14:paraId="35BE0CD8" w14:textId="77777777" w:rsidTr="00F279AF">
        <w:tc>
          <w:tcPr>
            <w:tcW w:w="669" w:type="pct"/>
          </w:tcPr>
          <w:p w14:paraId="1C6BC63B" w14:textId="77777777" w:rsidR="00F279AF" w:rsidRPr="00B71B11" w:rsidRDefault="00F279AF" w:rsidP="005774E0"/>
        </w:tc>
        <w:tc>
          <w:tcPr>
            <w:tcW w:w="268" w:type="pct"/>
          </w:tcPr>
          <w:p w14:paraId="6DA099CD" w14:textId="77777777" w:rsidR="00F279AF" w:rsidRPr="00AF439B" w:rsidRDefault="00F279AF" w:rsidP="005774E0">
            <w:pPr>
              <w:rPr>
                <w:b/>
              </w:rPr>
            </w:pPr>
            <w:r w:rsidRPr="00AF439B">
              <w:rPr>
                <w:b/>
              </w:rPr>
              <w:t>Item No.</w:t>
            </w:r>
          </w:p>
        </w:tc>
        <w:tc>
          <w:tcPr>
            <w:tcW w:w="1188" w:type="pct"/>
          </w:tcPr>
          <w:p w14:paraId="45393B8B" w14:textId="77777777" w:rsidR="00F279AF" w:rsidRPr="001C1D5D" w:rsidRDefault="00F279AF" w:rsidP="005774E0">
            <w:pPr>
              <w:rPr>
                <w:b/>
              </w:rPr>
            </w:pPr>
            <w:r w:rsidRPr="001C1D5D">
              <w:rPr>
                <w:b/>
              </w:rPr>
              <w:t>STROBE items</w:t>
            </w:r>
          </w:p>
        </w:tc>
        <w:tc>
          <w:tcPr>
            <w:tcW w:w="782" w:type="pct"/>
          </w:tcPr>
          <w:p w14:paraId="3FAE16E4" w14:textId="77777777" w:rsidR="00F279AF" w:rsidRPr="001C1D5D" w:rsidRDefault="00F279AF" w:rsidP="005774E0">
            <w:pPr>
              <w:rPr>
                <w:b/>
              </w:rPr>
            </w:pPr>
            <w:r>
              <w:rPr>
                <w:b/>
              </w:rPr>
              <w:t>Location in manuscript where items are reported</w:t>
            </w:r>
          </w:p>
        </w:tc>
        <w:tc>
          <w:tcPr>
            <w:tcW w:w="1401" w:type="pct"/>
          </w:tcPr>
          <w:p w14:paraId="14B1090A" w14:textId="77777777" w:rsidR="00F279AF" w:rsidRPr="001C1D5D" w:rsidRDefault="00F279AF" w:rsidP="005774E0">
            <w:pPr>
              <w:rPr>
                <w:b/>
              </w:rPr>
            </w:pPr>
            <w:r w:rsidRPr="001C1D5D">
              <w:rPr>
                <w:b/>
              </w:rPr>
              <w:t>RECORD items</w:t>
            </w:r>
          </w:p>
        </w:tc>
        <w:tc>
          <w:tcPr>
            <w:tcW w:w="692" w:type="pct"/>
          </w:tcPr>
          <w:p w14:paraId="66B480CC" w14:textId="77777777" w:rsidR="00F279AF" w:rsidRPr="001C1D5D" w:rsidRDefault="00F279AF" w:rsidP="005774E0">
            <w:pPr>
              <w:rPr>
                <w:b/>
              </w:rPr>
            </w:pPr>
            <w:r>
              <w:rPr>
                <w:b/>
              </w:rPr>
              <w:t>Location in manuscript where items are reported</w:t>
            </w:r>
          </w:p>
        </w:tc>
      </w:tr>
      <w:tr w:rsidR="00F279AF" w:rsidRPr="00B71B11" w14:paraId="2331CBAC" w14:textId="77777777" w:rsidTr="00F279AF">
        <w:tc>
          <w:tcPr>
            <w:tcW w:w="5000" w:type="pct"/>
            <w:gridSpan w:val="6"/>
            <w:shd w:val="clear" w:color="auto" w:fill="BFBFBF" w:themeFill="background1" w:themeFillShade="BF"/>
          </w:tcPr>
          <w:p w14:paraId="56FF822D" w14:textId="77777777" w:rsidR="00F279AF" w:rsidRPr="00B71B11" w:rsidRDefault="00F279AF" w:rsidP="005774E0">
            <w:r w:rsidRPr="00B71B11">
              <w:rPr>
                <w:b/>
              </w:rPr>
              <w:t>Title and abstract</w:t>
            </w:r>
            <w:r>
              <w:rPr>
                <w:b/>
              </w:rPr>
              <w:tab/>
            </w:r>
          </w:p>
        </w:tc>
      </w:tr>
      <w:tr w:rsidR="00F279AF" w:rsidRPr="00B71B11" w14:paraId="6E7A106C" w14:textId="77777777" w:rsidTr="00F279AF">
        <w:tc>
          <w:tcPr>
            <w:tcW w:w="669" w:type="pct"/>
          </w:tcPr>
          <w:p w14:paraId="485F385C" w14:textId="77777777" w:rsidR="00F279AF" w:rsidRPr="00BC4DF1" w:rsidRDefault="00F279AF" w:rsidP="005774E0"/>
        </w:tc>
        <w:tc>
          <w:tcPr>
            <w:tcW w:w="268" w:type="pct"/>
          </w:tcPr>
          <w:p w14:paraId="08020814" w14:textId="77777777" w:rsidR="00F279AF" w:rsidRPr="00B71B11" w:rsidRDefault="00F279AF" w:rsidP="005774E0">
            <w:r w:rsidRPr="00B71B11">
              <w:t>1</w:t>
            </w:r>
          </w:p>
        </w:tc>
        <w:tc>
          <w:tcPr>
            <w:tcW w:w="1188" w:type="pct"/>
          </w:tcPr>
          <w:p w14:paraId="50FC94E5" w14:textId="77777777" w:rsidR="00F279AF" w:rsidRPr="00B71B11" w:rsidRDefault="00F279AF" w:rsidP="005774E0">
            <w:r>
              <w:t>(a) Indicate the study’s design with a commonly used term in the title or the abstract (b) Provide in the abstract an informative and balanced summary of what was done and what was found</w:t>
            </w:r>
          </w:p>
        </w:tc>
        <w:tc>
          <w:tcPr>
            <w:tcW w:w="782" w:type="pct"/>
          </w:tcPr>
          <w:p w14:paraId="04E906C9" w14:textId="2EF04FC1" w:rsidR="00F279AF" w:rsidRDefault="00E77B2B" w:rsidP="005774E0">
            <w:pPr>
              <w:rPr>
                <w:lang w:eastAsia="zh-CN"/>
              </w:rPr>
            </w:pPr>
            <w:r>
              <w:rPr>
                <w:rFonts w:hint="eastAsia"/>
                <w:lang w:eastAsia="zh-CN"/>
              </w:rPr>
              <w:t>Abstract (</w:t>
            </w:r>
            <w:r w:rsidR="007608B5">
              <w:rPr>
                <w:rFonts w:hint="eastAsia"/>
                <w:lang w:eastAsia="zh-CN"/>
              </w:rPr>
              <w:t>P</w:t>
            </w:r>
            <w:r>
              <w:rPr>
                <w:rFonts w:hint="eastAsia"/>
                <w:lang w:eastAsia="zh-CN"/>
              </w:rPr>
              <w:t xml:space="preserve">age </w:t>
            </w:r>
            <w:r w:rsidR="007608B5">
              <w:rPr>
                <w:rFonts w:hint="eastAsia"/>
                <w:lang w:eastAsia="zh-CN"/>
              </w:rPr>
              <w:t>1</w:t>
            </w:r>
            <w:r>
              <w:rPr>
                <w:rFonts w:hint="eastAsia"/>
                <w:lang w:eastAsia="zh-CN"/>
              </w:rPr>
              <w:t>)</w:t>
            </w:r>
          </w:p>
        </w:tc>
        <w:tc>
          <w:tcPr>
            <w:tcW w:w="1401" w:type="pct"/>
          </w:tcPr>
          <w:p w14:paraId="7AB60E94" w14:textId="77777777" w:rsidR="00F279AF" w:rsidRDefault="00F279AF" w:rsidP="005774E0">
            <w:r>
              <w:t xml:space="preserve">RECORD 1.1: </w:t>
            </w:r>
            <w:r w:rsidRPr="00B71B11">
              <w:t>The t</w:t>
            </w:r>
            <w:r>
              <w:t>ype of data used should be specified in the title or abstract. When</w:t>
            </w:r>
            <w:r w:rsidRPr="00B71B11">
              <w:t xml:space="preserve"> possible, the name of the databases used should be included.</w:t>
            </w:r>
          </w:p>
          <w:p w14:paraId="355A417F" w14:textId="77777777" w:rsidR="00F279AF" w:rsidRDefault="00F279AF" w:rsidP="005774E0"/>
          <w:p w14:paraId="628F772E" w14:textId="77777777" w:rsidR="00F279AF" w:rsidRDefault="00F279AF" w:rsidP="005774E0">
            <w:r>
              <w:t xml:space="preserve">RECORD 1.2: </w:t>
            </w:r>
            <w:r w:rsidRPr="00B71B11">
              <w:t>If applicable, the geographic region and timeframe within which the study took place should be reported in the title or abstract.</w:t>
            </w:r>
          </w:p>
          <w:p w14:paraId="34DC1BF1" w14:textId="77777777" w:rsidR="00F279AF" w:rsidRDefault="00F279AF" w:rsidP="005774E0"/>
          <w:p w14:paraId="7B28CC88" w14:textId="77777777" w:rsidR="00F279AF" w:rsidRPr="00B71B11" w:rsidRDefault="00F279AF" w:rsidP="005774E0">
            <w:r>
              <w:t xml:space="preserve">RECORD 1.3: </w:t>
            </w:r>
            <w:r w:rsidRPr="00B71B11">
              <w:t xml:space="preserve">If linkage between </w:t>
            </w:r>
            <w:r>
              <w:t xml:space="preserve">databases </w:t>
            </w:r>
            <w:r w:rsidRPr="00B71B11">
              <w:t>was conducted for</w:t>
            </w:r>
            <w:r>
              <w:t xml:space="preserve"> </w:t>
            </w:r>
            <w:r w:rsidRPr="00B71B11">
              <w:t>the study, this should be clearly stated in the title or abstract.</w:t>
            </w:r>
          </w:p>
        </w:tc>
        <w:tc>
          <w:tcPr>
            <w:tcW w:w="692" w:type="pct"/>
          </w:tcPr>
          <w:p w14:paraId="557A660E" w14:textId="2AC6E9F3" w:rsidR="00F279AF" w:rsidRDefault="00E77B2B" w:rsidP="005774E0">
            <w:pPr>
              <w:rPr>
                <w:lang w:eastAsia="zh-CN"/>
              </w:rPr>
            </w:pPr>
            <w:r>
              <w:rPr>
                <w:rFonts w:hint="eastAsia"/>
                <w:lang w:eastAsia="zh-CN"/>
              </w:rPr>
              <w:t>Abstract (</w:t>
            </w:r>
            <w:r w:rsidR="00E7060E">
              <w:rPr>
                <w:rFonts w:hint="eastAsia"/>
                <w:lang w:eastAsia="zh-CN"/>
              </w:rPr>
              <w:t>P</w:t>
            </w:r>
            <w:r>
              <w:rPr>
                <w:rFonts w:hint="eastAsia"/>
                <w:lang w:eastAsia="zh-CN"/>
              </w:rPr>
              <w:t>age 2)</w:t>
            </w:r>
          </w:p>
          <w:p w14:paraId="3E7638CD" w14:textId="77777777" w:rsidR="00E77B2B" w:rsidRDefault="00E77B2B" w:rsidP="005774E0">
            <w:pPr>
              <w:rPr>
                <w:lang w:eastAsia="zh-CN"/>
              </w:rPr>
            </w:pPr>
          </w:p>
          <w:p w14:paraId="0B5595A7" w14:textId="77777777" w:rsidR="00E77B2B" w:rsidRDefault="00E77B2B" w:rsidP="005774E0">
            <w:pPr>
              <w:rPr>
                <w:lang w:eastAsia="zh-CN"/>
              </w:rPr>
            </w:pPr>
          </w:p>
          <w:p w14:paraId="51FD6775" w14:textId="77777777" w:rsidR="00E77B2B" w:rsidRDefault="00E77B2B" w:rsidP="005774E0">
            <w:pPr>
              <w:rPr>
                <w:lang w:eastAsia="zh-CN"/>
              </w:rPr>
            </w:pPr>
          </w:p>
          <w:p w14:paraId="4668725D" w14:textId="77777777" w:rsidR="00E77B2B" w:rsidRDefault="00E77B2B" w:rsidP="005774E0">
            <w:pPr>
              <w:rPr>
                <w:lang w:eastAsia="zh-CN"/>
              </w:rPr>
            </w:pPr>
          </w:p>
          <w:p w14:paraId="6F55FFF5" w14:textId="0E89ABE4" w:rsidR="00E77B2B" w:rsidRDefault="00E77B2B" w:rsidP="005774E0">
            <w:pPr>
              <w:rPr>
                <w:lang w:eastAsia="zh-CN"/>
              </w:rPr>
            </w:pPr>
            <w:r>
              <w:rPr>
                <w:rFonts w:hint="eastAsia"/>
                <w:lang w:eastAsia="zh-CN"/>
              </w:rPr>
              <w:t>Abstract (</w:t>
            </w:r>
            <w:r w:rsidR="00E7060E">
              <w:rPr>
                <w:rFonts w:hint="eastAsia"/>
                <w:lang w:eastAsia="zh-CN"/>
              </w:rPr>
              <w:t>P</w:t>
            </w:r>
            <w:r>
              <w:rPr>
                <w:rFonts w:hint="eastAsia"/>
                <w:lang w:eastAsia="zh-CN"/>
              </w:rPr>
              <w:t>age 2)</w:t>
            </w:r>
          </w:p>
          <w:p w14:paraId="0502816B" w14:textId="77777777" w:rsidR="00E77B2B" w:rsidRDefault="00E77B2B" w:rsidP="005774E0">
            <w:pPr>
              <w:rPr>
                <w:lang w:eastAsia="zh-CN"/>
              </w:rPr>
            </w:pPr>
          </w:p>
          <w:p w14:paraId="426CBD10" w14:textId="77777777" w:rsidR="00E77B2B" w:rsidRDefault="00E77B2B" w:rsidP="005774E0">
            <w:pPr>
              <w:rPr>
                <w:lang w:eastAsia="zh-CN"/>
              </w:rPr>
            </w:pPr>
          </w:p>
          <w:p w14:paraId="21D1246D" w14:textId="77777777" w:rsidR="00E77B2B" w:rsidRDefault="00E77B2B" w:rsidP="005774E0">
            <w:pPr>
              <w:rPr>
                <w:lang w:eastAsia="zh-CN"/>
              </w:rPr>
            </w:pPr>
          </w:p>
          <w:p w14:paraId="147ED64B" w14:textId="77777777" w:rsidR="00E77B2B" w:rsidRDefault="00E77B2B" w:rsidP="005774E0">
            <w:pPr>
              <w:rPr>
                <w:lang w:eastAsia="zh-CN"/>
              </w:rPr>
            </w:pPr>
          </w:p>
          <w:p w14:paraId="6778F095" w14:textId="77777777" w:rsidR="00E77B2B" w:rsidRDefault="00E77B2B" w:rsidP="005774E0">
            <w:pPr>
              <w:rPr>
                <w:lang w:eastAsia="zh-CN"/>
              </w:rPr>
            </w:pPr>
          </w:p>
          <w:p w14:paraId="673B7165" w14:textId="4966A6C3" w:rsidR="00E77B2B" w:rsidRDefault="00E77B2B" w:rsidP="005774E0">
            <w:pPr>
              <w:rPr>
                <w:lang w:eastAsia="zh-CN"/>
              </w:rPr>
            </w:pPr>
            <w:r>
              <w:rPr>
                <w:rFonts w:hint="eastAsia"/>
                <w:lang w:eastAsia="zh-CN"/>
              </w:rPr>
              <w:t>NA</w:t>
            </w:r>
          </w:p>
        </w:tc>
      </w:tr>
      <w:tr w:rsidR="00F279AF" w:rsidRPr="00B71B11" w14:paraId="12757EC0" w14:textId="77777777" w:rsidTr="00F279AF">
        <w:tc>
          <w:tcPr>
            <w:tcW w:w="5000" w:type="pct"/>
            <w:gridSpan w:val="6"/>
            <w:shd w:val="clear" w:color="auto" w:fill="BFBFBF" w:themeFill="background1" w:themeFillShade="BF"/>
          </w:tcPr>
          <w:p w14:paraId="5BD4EC2E" w14:textId="77777777" w:rsidR="00F279AF" w:rsidRPr="00B71B11" w:rsidRDefault="00F279AF" w:rsidP="005774E0">
            <w:r w:rsidRPr="00BC4DF1">
              <w:rPr>
                <w:b/>
              </w:rPr>
              <w:t>Introduction</w:t>
            </w:r>
          </w:p>
        </w:tc>
      </w:tr>
      <w:tr w:rsidR="00F279AF" w:rsidRPr="00B71B11" w14:paraId="655291AA" w14:textId="77777777" w:rsidTr="00F279AF">
        <w:tc>
          <w:tcPr>
            <w:tcW w:w="669" w:type="pct"/>
          </w:tcPr>
          <w:p w14:paraId="408C3DA7" w14:textId="77777777" w:rsidR="00F279AF" w:rsidRPr="00B71B11" w:rsidRDefault="00F279AF" w:rsidP="005774E0">
            <w:r>
              <w:t>Background rationale</w:t>
            </w:r>
          </w:p>
        </w:tc>
        <w:tc>
          <w:tcPr>
            <w:tcW w:w="268" w:type="pct"/>
          </w:tcPr>
          <w:p w14:paraId="5F260875" w14:textId="77777777" w:rsidR="00F279AF" w:rsidRPr="00B71B11" w:rsidRDefault="00F279AF" w:rsidP="005774E0">
            <w:r w:rsidRPr="00B71B11">
              <w:t>2</w:t>
            </w:r>
          </w:p>
        </w:tc>
        <w:tc>
          <w:tcPr>
            <w:tcW w:w="1188" w:type="pct"/>
          </w:tcPr>
          <w:p w14:paraId="511F53B5" w14:textId="77777777" w:rsidR="00F279AF" w:rsidRPr="00B71B11" w:rsidRDefault="00F279AF" w:rsidP="005774E0">
            <w:r>
              <w:t>Explain the scientific background and rationale for the investigation being reported</w:t>
            </w:r>
          </w:p>
        </w:tc>
        <w:tc>
          <w:tcPr>
            <w:tcW w:w="782" w:type="pct"/>
          </w:tcPr>
          <w:p w14:paraId="39DB337A" w14:textId="681C237A" w:rsidR="00F279AF" w:rsidRPr="00B71B11" w:rsidRDefault="00E77B2B" w:rsidP="005774E0">
            <w:pPr>
              <w:rPr>
                <w:lang w:eastAsia="zh-CN"/>
              </w:rPr>
            </w:pPr>
            <w:r>
              <w:rPr>
                <w:rFonts w:hint="eastAsia"/>
                <w:lang w:eastAsia="zh-CN"/>
              </w:rPr>
              <w:t>Introduction (</w:t>
            </w:r>
            <w:r w:rsidR="007608B5">
              <w:rPr>
                <w:rFonts w:hint="eastAsia"/>
                <w:lang w:eastAsia="zh-CN"/>
              </w:rPr>
              <w:t>P</w:t>
            </w:r>
            <w:r>
              <w:rPr>
                <w:rFonts w:hint="eastAsia"/>
                <w:lang w:eastAsia="zh-CN"/>
              </w:rPr>
              <w:t xml:space="preserve">age </w:t>
            </w:r>
            <w:r w:rsidR="007608B5">
              <w:rPr>
                <w:rFonts w:hint="eastAsia"/>
                <w:lang w:eastAsia="zh-CN"/>
              </w:rPr>
              <w:t>3</w:t>
            </w:r>
            <w:r>
              <w:rPr>
                <w:rFonts w:hint="eastAsia"/>
                <w:lang w:eastAsia="zh-CN"/>
              </w:rPr>
              <w:t>)</w:t>
            </w:r>
          </w:p>
        </w:tc>
        <w:tc>
          <w:tcPr>
            <w:tcW w:w="1401" w:type="pct"/>
          </w:tcPr>
          <w:p w14:paraId="2952984D" w14:textId="77777777" w:rsidR="00F279AF" w:rsidRPr="00B71B11" w:rsidRDefault="00F279AF" w:rsidP="005774E0"/>
        </w:tc>
        <w:tc>
          <w:tcPr>
            <w:tcW w:w="692" w:type="pct"/>
          </w:tcPr>
          <w:p w14:paraId="60A998AA" w14:textId="0FE66999" w:rsidR="00F279AF" w:rsidRPr="00B71B11" w:rsidRDefault="00896260" w:rsidP="005774E0">
            <w:r>
              <w:rPr>
                <w:rFonts w:hint="eastAsia"/>
                <w:lang w:eastAsia="zh-CN"/>
              </w:rPr>
              <w:t>Introduction (Page 3)</w:t>
            </w:r>
          </w:p>
        </w:tc>
      </w:tr>
      <w:tr w:rsidR="00F279AF" w:rsidRPr="00B71B11" w14:paraId="303F8EE1" w14:textId="77777777" w:rsidTr="00F279AF">
        <w:tc>
          <w:tcPr>
            <w:tcW w:w="669" w:type="pct"/>
          </w:tcPr>
          <w:p w14:paraId="2BAB13C8" w14:textId="77777777" w:rsidR="00F279AF" w:rsidRPr="00B71B11" w:rsidRDefault="00F279AF" w:rsidP="005774E0">
            <w:r>
              <w:t>Objectives</w:t>
            </w:r>
          </w:p>
        </w:tc>
        <w:tc>
          <w:tcPr>
            <w:tcW w:w="268" w:type="pct"/>
          </w:tcPr>
          <w:p w14:paraId="5D229E25" w14:textId="77777777" w:rsidR="00F279AF" w:rsidRPr="00B71B11" w:rsidRDefault="00F279AF" w:rsidP="005774E0">
            <w:r w:rsidRPr="00B71B11">
              <w:t>3</w:t>
            </w:r>
          </w:p>
        </w:tc>
        <w:tc>
          <w:tcPr>
            <w:tcW w:w="1188" w:type="pct"/>
          </w:tcPr>
          <w:p w14:paraId="1419DE04" w14:textId="77777777" w:rsidR="00F279AF" w:rsidRPr="00B71B11" w:rsidRDefault="00F279AF" w:rsidP="005774E0">
            <w:r>
              <w:t>State specific objectives, including any prespecified hypotheses</w:t>
            </w:r>
          </w:p>
        </w:tc>
        <w:tc>
          <w:tcPr>
            <w:tcW w:w="782" w:type="pct"/>
          </w:tcPr>
          <w:p w14:paraId="3F66FA7F" w14:textId="3D6BDB20" w:rsidR="00F279AF" w:rsidRPr="00B71B11" w:rsidRDefault="00E77B2B" w:rsidP="005774E0">
            <w:pPr>
              <w:rPr>
                <w:lang w:eastAsia="zh-CN"/>
              </w:rPr>
            </w:pPr>
            <w:r>
              <w:rPr>
                <w:rFonts w:hint="eastAsia"/>
                <w:lang w:eastAsia="zh-CN"/>
              </w:rPr>
              <w:t>Introduction (</w:t>
            </w:r>
            <w:r w:rsidR="007608B5">
              <w:rPr>
                <w:rFonts w:hint="eastAsia"/>
                <w:lang w:eastAsia="zh-CN"/>
              </w:rPr>
              <w:t>P</w:t>
            </w:r>
            <w:r>
              <w:rPr>
                <w:rFonts w:hint="eastAsia"/>
                <w:lang w:eastAsia="zh-CN"/>
              </w:rPr>
              <w:t>age 4)</w:t>
            </w:r>
          </w:p>
        </w:tc>
        <w:tc>
          <w:tcPr>
            <w:tcW w:w="1401" w:type="pct"/>
          </w:tcPr>
          <w:p w14:paraId="6CA4B912" w14:textId="77777777" w:rsidR="00F279AF" w:rsidRPr="00B71B11" w:rsidRDefault="00F279AF" w:rsidP="005774E0"/>
        </w:tc>
        <w:tc>
          <w:tcPr>
            <w:tcW w:w="692" w:type="pct"/>
          </w:tcPr>
          <w:p w14:paraId="065CC6B4" w14:textId="36A270C7" w:rsidR="00F279AF" w:rsidRPr="00B71B11" w:rsidRDefault="00896260" w:rsidP="005774E0">
            <w:r>
              <w:rPr>
                <w:rFonts w:hint="eastAsia"/>
                <w:lang w:eastAsia="zh-CN"/>
              </w:rPr>
              <w:t>Introduction (Page 4)</w:t>
            </w:r>
          </w:p>
        </w:tc>
      </w:tr>
      <w:tr w:rsidR="00F279AF" w:rsidRPr="00B71B11" w14:paraId="22BADCAD" w14:textId="77777777" w:rsidTr="00F279AF">
        <w:tc>
          <w:tcPr>
            <w:tcW w:w="5000" w:type="pct"/>
            <w:gridSpan w:val="6"/>
            <w:shd w:val="clear" w:color="auto" w:fill="BFBFBF" w:themeFill="background1" w:themeFillShade="BF"/>
          </w:tcPr>
          <w:p w14:paraId="11591D04" w14:textId="77777777" w:rsidR="00F279AF" w:rsidRPr="00B71B11" w:rsidRDefault="00F279AF" w:rsidP="005774E0">
            <w:r w:rsidRPr="00B71B11">
              <w:rPr>
                <w:b/>
              </w:rPr>
              <w:t>Methods</w:t>
            </w:r>
          </w:p>
        </w:tc>
      </w:tr>
      <w:tr w:rsidR="00F279AF" w:rsidRPr="00B71B11" w14:paraId="5A6BDCC3" w14:textId="77777777" w:rsidTr="00F279AF">
        <w:tc>
          <w:tcPr>
            <w:tcW w:w="669" w:type="pct"/>
          </w:tcPr>
          <w:p w14:paraId="75B0917E" w14:textId="77777777" w:rsidR="00F279AF" w:rsidRPr="00B71B11" w:rsidRDefault="00F279AF" w:rsidP="005774E0">
            <w:r>
              <w:t>Study Design</w:t>
            </w:r>
          </w:p>
        </w:tc>
        <w:tc>
          <w:tcPr>
            <w:tcW w:w="268" w:type="pct"/>
          </w:tcPr>
          <w:p w14:paraId="11CA74E7" w14:textId="77777777" w:rsidR="00F279AF" w:rsidRPr="00B71B11" w:rsidRDefault="00F279AF" w:rsidP="005774E0">
            <w:r>
              <w:t>4</w:t>
            </w:r>
          </w:p>
        </w:tc>
        <w:tc>
          <w:tcPr>
            <w:tcW w:w="1188" w:type="pct"/>
          </w:tcPr>
          <w:p w14:paraId="1EF38B93" w14:textId="77777777" w:rsidR="00F279AF" w:rsidRPr="00BC4DF1" w:rsidRDefault="00F279AF" w:rsidP="005774E0">
            <w:r w:rsidRPr="00BC4DF1">
              <w:t>Present key elements of study design early in the paper</w:t>
            </w:r>
          </w:p>
        </w:tc>
        <w:tc>
          <w:tcPr>
            <w:tcW w:w="782" w:type="pct"/>
          </w:tcPr>
          <w:p w14:paraId="003E4F16" w14:textId="3027A8D5" w:rsidR="00F279AF" w:rsidRPr="00E77B2B" w:rsidRDefault="00E77B2B" w:rsidP="00E77B2B">
            <w:pPr>
              <w:rPr>
                <w:lang w:eastAsia="zh-CN"/>
              </w:rPr>
            </w:pPr>
            <w:r>
              <w:rPr>
                <w:rFonts w:hint="eastAsia"/>
                <w:lang w:eastAsia="zh-CN"/>
              </w:rPr>
              <w:t xml:space="preserve">Methods </w:t>
            </w:r>
            <w:r w:rsidR="007608B5">
              <w:rPr>
                <w:rFonts w:hint="eastAsia"/>
                <w:lang w:eastAsia="zh-CN"/>
              </w:rPr>
              <w:t>2.1 (Page 4)</w:t>
            </w:r>
          </w:p>
        </w:tc>
        <w:tc>
          <w:tcPr>
            <w:tcW w:w="1401" w:type="pct"/>
          </w:tcPr>
          <w:p w14:paraId="716CB9CF" w14:textId="77777777" w:rsidR="00F279AF" w:rsidRPr="00B71B11" w:rsidRDefault="00F279AF" w:rsidP="005774E0">
            <w:pPr>
              <w:pStyle w:val="ListParagraph"/>
              <w:spacing w:after="0"/>
              <w:ind w:left="342"/>
              <w:rPr>
                <w:rFonts w:ascii="Times New Roman" w:hAnsi="Times New Roman"/>
                <w:sz w:val="24"/>
                <w:szCs w:val="24"/>
              </w:rPr>
            </w:pPr>
          </w:p>
        </w:tc>
        <w:tc>
          <w:tcPr>
            <w:tcW w:w="692" w:type="pct"/>
          </w:tcPr>
          <w:p w14:paraId="73212A97" w14:textId="01D36C26" w:rsidR="00F279AF" w:rsidRPr="00896260" w:rsidRDefault="00896260" w:rsidP="00896260">
            <w:r>
              <w:rPr>
                <w:rFonts w:hint="eastAsia"/>
                <w:lang w:eastAsia="zh-CN"/>
              </w:rPr>
              <w:t>Methods 2.1 (Page 4)</w:t>
            </w:r>
          </w:p>
        </w:tc>
      </w:tr>
      <w:tr w:rsidR="00F279AF" w:rsidRPr="00B71B11" w14:paraId="68D98731" w14:textId="77777777" w:rsidTr="00F279AF">
        <w:tc>
          <w:tcPr>
            <w:tcW w:w="669" w:type="pct"/>
          </w:tcPr>
          <w:p w14:paraId="7701130E" w14:textId="77777777" w:rsidR="00F279AF" w:rsidRPr="00B71B11" w:rsidRDefault="00F279AF" w:rsidP="005774E0">
            <w:r>
              <w:t>Setting</w:t>
            </w:r>
          </w:p>
        </w:tc>
        <w:tc>
          <w:tcPr>
            <w:tcW w:w="268" w:type="pct"/>
          </w:tcPr>
          <w:p w14:paraId="7F4507B4" w14:textId="77777777" w:rsidR="00F279AF" w:rsidRPr="00B71B11" w:rsidRDefault="00F279AF" w:rsidP="005774E0">
            <w:r>
              <w:t>5</w:t>
            </w:r>
          </w:p>
        </w:tc>
        <w:tc>
          <w:tcPr>
            <w:tcW w:w="1188" w:type="pct"/>
          </w:tcPr>
          <w:p w14:paraId="16457BE7" w14:textId="77777777" w:rsidR="00F279AF" w:rsidRPr="00BC4DF1" w:rsidRDefault="00F279AF" w:rsidP="005774E0">
            <w:r w:rsidRPr="00BC4DF1">
              <w:t xml:space="preserve">Describe the setting, locations, and relevant dates, including </w:t>
            </w:r>
            <w:r w:rsidRPr="00BC4DF1">
              <w:lastRenderedPageBreak/>
              <w:t>periods of recruitment, exposure, follow-up, and data collection</w:t>
            </w:r>
          </w:p>
        </w:tc>
        <w:tc>
          <w:tcPr>
            <w:tcW w:w="782" w:type="pct"/>
          </w:tcPr>
          <w:p w14:paraId="02AF1BF9" w14:textId="7C84B16B" w:rsidR="00F279AF" w:rsidRPr="007608B5" w:rsidRDefault="007608B5" w:rsidP="005774E0">
            <w:pPr>
              <w:rPr>
                <w:lang w:eastAsia="zh-CN"/>
              </w:rPr>
            </w:pPr>
            <w:r>
              <w:rPr>
                <w:rFonts w:hint="eastAsia"/>
                <w:lang w:eastAsia="zh-CN"/>
              </w:rPr>
              <w:lastRenderedPageBreak/>
              <w:t>Methods 2.1 &amp; 2.3 (Page 4-5)</w:t>
            </w:r>
          </w:p>
        </w:tc>
        <w:tc>
          <w:tcPr>
            <w:tcW w:w="1401" w:type="pct"/>
          </w:tcPr>
          <w:p w14:paraId="12D0C4C6" w14:textId="77777777" w:rsidR="00F279AF" w:rsidRPr="00BC4DF1" w:rsidRDefault="00F279AF" w:rsidP="005774E0"/>
        </w:tc>
        <w:tc>
          <w:tcPr>
            <w:tcW w:w="692" w:type="pct"/>
          </w:tcPr>
          <w:p w14:paraId="6E19A4F0" w14:textId="4733C9C4" w:rsidR="00F279AF" w:rsidRPr="00BC4DF1" w:rsidRDefault="00896260" w:rsidP="005774E0">
            <w:r>
              <w:rPr>
                <w:rFonts w:hint="eastAsia"/>
                <w:lang w:eastAsia="zh-CN"/>
              </w:rPr>
              <w:t>Methods 2.1 &amp; 2.3 (Page 4-5)</w:t>
            </w:r>
          </w:p>
        </w:tc>
      </w:tr>
      <w:tr w:rsidR="00F279AF" w:rsidRPr="00B71B11" w14:paraId="3DC79533" w14:textId="77777777" w:rsidTr="00F279AF">
        <w:tc>
          <w:tcPr>
            <w:tcW w:w="669" w:type="pct"/>
          </w:tcPr>
          <w:p w14:paraId="7C245450" w14:textId="77777777" w:rsidR="00F279AF" w:rsidRPr="00B71B11" w:rsidRDefault="00F279AF" w:rsidP="005774E0">
            <w:r w:rsidRPr="00B71B11">
              <w:t>Participants</w:t>
            </w:r>
          </w:p>
        </w:tc>
        <w:tc>
          <w:tcPr>
            <w:tcW w:w="268" w:type="pct"/>
          </w:tcPr>
          <w:p w14:paraId="18C38863" w14:textId="77777777" w:rsidR="00F279AF" w:rsidRPr="00B71B11" w:rsidRDefault="00F279AF" w:rsidP="005774E0">
            <w:r>
              <w:t>6</w:t>
            </w:r>
          </w:p>
        </w:tc>
        <w:tc>
          <w:tcPr>
            <w:tcW w:w="1188" w:type="pct"/>
          </w:tcPr>
          <w:p w14:paraId="2053F33E" w14:textId="77777777" w:rsidR="00F279AF" w:rsidRPr="00BC4DF1" w:rsidRDefault="00F279AF" w:rsidP="005774E0">
            <w:pPr>
              <w:autoSpaceDE w:val="0"/>
              <w:autoSpaceDN w:val="0"/>
              <w:adjustRightInd w:val="0"/>
            </w:pPr>
            <w:r w:rsidRPr="00FF3AB7">
              <w:rPr>
                <w:i/>
              </w:rPr>
              <w:t>(a) Cohort study</w:t>
            </w:r>
            <w:r>
              <w:t xml:space="preserve"> - </w:t>
            </w:r>
            <w:r w:rsidRPr="00BC4DF1">
              <w:t>Give the eligibility criteria, and the sources and methods of selection of participants. Describe methods of</w:t>
            </w:r>
            <w:r>
              <w:t xml:space="preserve"> </w:t>
            </w:r>
            <w:r w:rsidRPr="00BC4DF1">
              <w:t>follow-up</w:t>
            </w:r>
          </w:p>
          <w:p w14:paraId="4FA74A9E" w14:textId="77777777" w:rsidR="00F279AF" w:rsidRPr="00BC4DF1" w:rsidRDefault="00F279AF" w:rsidP="005774E0">
            <w:pPr>
              <w:autoSpaceDE w:val="0"/>
              <w:autoSpaceDN w:val="0"/>
              <w:adjustRightInd w:val="0"/>
            </w:pPr>
            <w:r w:rsidRPr="00FF3AB7">
              <w:rPr>
                <w:i/>
              </w:rPr>
              <w:t>Case-control study</w:t>
            </w:r>
            <w:r>
              <w:t xml:space="preserve"> - </w:t>
            </w:r>
            <w:r w:rsidRPr="00BC4DF1">
              <w:t>Give the eligibility criteria, and the sources and methods of case ascertainment and control selection. Give</w:t>
            </w:r>
            <w:r>
              <w:t xml:space="preserve"> </w:t>
            </w:r>
            <w:r w:rsidRPr="00BC4DF1">
              <w:t>the rationale for the choice of cases and controls</w:t>
            </w:r>
          </w:p>
          <w:p w14:paraId="5FE678F9" w14:textId="77777777" w:rsidR="00F279AF" w:rsidRPr="00BC4DF1" w:rsidRDefault="00F279AF" w:rsidP="005774E0">
            <w:pPr>
              <w:autoSpaceDE w:val="0"/>
              <w:autoSpaceDN w:val="0"/>
              <w:adjustRightInd w:val="0"/>
            </w:pPr>
            <w:r w:rsidRPr="00FF3AB7">
              <w:rPr>
                <w:i/>
              </w:rPr>
              <w:t>Cross-sectional study</w:t>
            </w:r>
            <w:r>
              <w:t xml:space="preserve"> - </w:t>
            </w:r>
            <w:r w:rsidRPr="00BC4DF1">
              <w:t>Give the eligibility criteria, and the sources and methods of selection of participants</w:t>
            </w:r>
          </w:p>
          <w:p w14:paraId="27BBBFAD" w14:textId="77777777" w:rsidR="00F279AF" w:rsidRDefault="00F279AF" w:rsidP="005774E0">
            <w:pPr>
              <w:autoSpaceDE w:val="0"/>
              <w:autoSpaceDN w:val="0"/>
              <w:adjustRightInd w:val="0"/>
            </w:pPr>
          </w:p>
          <w:p w14:paraId="68B513CE" w14:textId="77777777" w:rsidR="00F279AF" w:rsidRPr="00BC4DF1" w:rsidRDefault="00F279AF" w:rsidP="005774E0">
            <w:pPr>
              <w:autoSpaceDE w:val="0"/>
              <w:autoSpaceDN w:val="0"/>
              <w:adjustRightInd w:val="0"/>
            </w:pPr>
            <w:r w:rsidRPr="00FF3AB7">
              <w:rPr>
                <w:i/>
              </w:rPr>
              <w:t>(b) Cohort study</w:t>
            </w:r>
            <w:r>
              <w:t xml:space="preserve"> - </w:t>
            </w:r>
            <w:r w:rsidRPr="00BC4DF1">
              <w:t>For matched studies, give matching criteria and number of exposed and unexposed</w:t>
            </w:r>
          </w:p>
          <w:p w14:paraId="05C5BC60" w14:textId="77777777" w:rsidR="00F279AF" w:rsidRPr="00BC4DF1" w:rsidRDefault="00F279AF" w:rsidP="005774E0">
            <w:r w:rsidRPr="00FF3AB7">
              <w:rPr>
                <w:i/>
              </w:rPr>
              <w:t>Case-control study</w:t>
            </w:r>
            <w:r>
              <w:t xml:space="preserve"> - </w:t>
            </w:r>
            <w:r w:rsidRPr="00BC4DF1">
              <w:t>For matched studies, give matching criteria and the number of controls per case</w:t>
            </w:r>
          </w:p>
        </w:tc>
        <w:tc>
          <w:tcPr>
            <w:tcW w:w="782" w:type="pct"/>
          </w:tcPr>
          <w:p w14:paraId="0DD86FFE" w14:textId="5457118D" w:rsidR="00F279AF" w:rsidRDefault="007608B5" w:rsidP="005774E0">
            <w:pPr>
              <w:rPr>
                <w:lang w:eastAsia="zh-CN"/>
              </w:rPr>
            </w:pPr>
            <w:r>
              <w:rPr>
                <w:rFonts w:hint="eastAsia"/>
                <w:lang w:eastAsia="zh-CN"/>
              </w:rPr>
              <w:t>Methods 2.1 (Page 4)</w:t>
            </w:r>
          </w:p>
        </w:tc>
        <w:tc>
          <w:tcPr>
            <w:tcW w:w="1401" w:type="pct"/>
          </w:tcPr>
          <w:p w14:paraId="434D10D4" w14:textId="77777777" w:rsidR="00F279AF" w:rsidRPr="00FF3AB7" w:rsidRDefault="00F279AF" w:rsidP="005774E0">
            <w:r>
              <w:t xml:space="preserve">RECORD 6.1: </w:t>
            </w:r>
            <w:r w:rsidRPr="00FF3AB7">
              <w:t>The methods of study population selection (such as codes or algorithms used to identify subjects) should be listed in detail. If</w:t>
            </w:r>
            <w:r>
              <w:t xml:space="preserve"> this is not possible</w:t>
            </w:r>
            <w:r w:rsidRPr="00FF3AB7">
              <w:t xml:space="preserve">, an explanation should be provided. </w:t>
            </w:r>
          </w:p>
          <w:p w14:paraId="7E8B7FA3" w14:textId="77777777" w:rsidR="00F279AF" w:rsidRDefault="00F279AF" w:rsidP="005774E0"/>
          <w:p w14:paraId="48AC7C43" w14:textId="77777777" w:rsidR="00F279AF" w:rsidRDefault="00F279AF" w:rsidP="005774E0">
            <w:r>
              <w:t xml:space="preserve">RECORD 6.2: </w:t>
            </w:r>
            <w:r w:rsidRPr="00FF3AB7">
              <w:t>Any validation studies of the codes or algorithms used to select the population should be referenced. If validation was conducted for this study and not published elsewhere, detailed methods and results should be provided.</w:t>
            </w:r>
          </w:p>
          <w:p w14:paraId="1C27ED7C" w14:textId="77777777" w:rsidR="00F279AF" w:rsidRDefault="00F279AF" w:rsidP="005774E0"/>
          <w:p w14:paraId="42CE6B0A" w14:textId="77777777" w:rsidR="00F279AF" w:rsidRPr="00FF3AB7" w:rsidRDefault="00F279AF" w:rsidP="005774E0">
            <w:r>
              <w:t>RECORD 6.3: If the study involved linkage of databases, c</w:t>
            </w:r>
            <w:r w:rsidRPr="00B71B11">
              <w:t>onsider use of a flow diagram or other graphical display to demonstrate the data linkage process, including the number of individuals with linked data at each stage.</w:t>
            </w:r>
          </w:p>
        </w:tc>
        <w:tc>
          <w:tcPr>
            <w:tcW w:w="692" w:type="pct"/>
          </w:tcPr>
          <w:p w14:paraId="458D80A7" w14:textId="77777777" w:rsidR="00F279AF" w:rsidRDefault="00E7060E" w:rsidP="005774E0">
            <w:pPr>
              <w:rPr>
                <w:lang w:eastAsia="zh-CN"/>
              </w:rPr>
            </w:pPr>
            <w:r>
              <w:rPr>
                <w:rFonts w:hint="eastAsia"/>
                <w:lang w:eastAsia="zh-CN"/>
              </w:rPr>
              <w:t>Methods 2.1 (Page 4)</w:t>
            </w:r>
          </w:p>
          <w:p w14:paraId="76ED4EBA" w14:textId="77777777" w:rsidR="00E7060E" w:rsidRDefault="00E7060E" w:rsidP="005774E0">
            <w:pPr>
              <w:rPr>
                <w:lang w:eastAsia="zh-CN"/>
              </w:rPr>
            </w:pPr>
          </w:p>
          <w:p w14:paraId="50059317" w14:textId="77777777" w:rsidR="00E7060E" w:rsidRDefault="00E7060E" w:rsidP="005774E0">
            <w:pPr>
              <w:rPr>
                <w:lang w:eastAsia="zh-CN"/>
              </w:rPr>
            </w:pPr>
          </w:p>
          <w:p w14:paraId="7CA4DA83" w14:textId="77777777" w:rsidR="00E7060E" w:rsidRDefault="00E7060E" w:rsidP="005774E0">
            <w:pPr>
              <w:rPr>
                <w:lang w:eastAsia="zh-CN"/>
              </w:rPr>
            </w:pPr>
          </w:p>
          <w:p w14:paraId="03367387" w14:textId="77777777" w:rsidR="00E7060E" w:rsidRDefault="00E7060E" w:rsidP="005774E0">
            <w:pPr>
              <w:rPr>
                <w:lang w:eastAsia="zh-CN"/>
              </w:rPr>
            </w:pPr>
          </w:p>
          <w:p w14:paraId="5C3581F8" w14:textId="77777777" w:rsidR="00E7060E" w:rsidRDefault="00E7060E" w:rsidP="005774E0">
            <w:pPr>
              <w:rPr>
                <w:lang w:eastAsia="zh-CN"/>
              </w:rPr>
            </w:pPr>
          </w:p>
          <w:p w14:paraId="30D1363E" w14:textId="77777777" w:rsidR="00E7060E" w:rsidRDefault="00E7060E" w:rsidP="005774E0">
            <w:pPr>
              <w:rPr>
                <w:lang w:eastAsia="zh-CN"/>
              </w:rPr>
            </w:pPr>
            <w:r>
              <w:rPr>
                <w:rFonts w:hint="eastAsia"/>
                <w:lang w:eastAsia="zh-CN"/>
              </w:rPr>
              <w:t>NA</w:t>
            </w:r>
          </w:p>
          <w:p w14:paraId="4C0A1934" w14:textId="77777777" w:rsidR="00E7060E" w:rsidRDefault="00E7060E" w:rsidP="005774E0">
            <w:pPr>
              <w:rPr>
                <w:lang w:eastAsia="zh-CN"/>
              </w:rPr>
            </w:pPr>
          </w:p>
          <w:p w14:paraId="4FA2A0C8" w14:textId="77777777" w:rsidR="00E7060E" w:rsidRDefault="00E7060E" w:rsidP="005774E0">
            <w:pPr>
              <w:rPr>
                <w:lang w:eastAsia="zh-CN"/>
              </w:rPr>
            </w:pPr>
          </w:p>
          <w:p w14:paraId="4A34149F" w14:textId="77777777" w:rsidR="00E7060E" w:rsidRDefault="00E7060E" w:rsidP="005774E0">
            <w:pPr>
              <w:rPr>
                <w:lang w:eastAsia="zh-CN"/>
              </w:rPr>
            </w:pPr>
          </w:p>
          <w:p w14:paraId="0A8775B9" w14:textId="77777777" w:rsidR="00E7060E" w:rsidRDefault="00E7060E" w:rsidP="005774E0">
            <w:pPr>
              <w:rPr>
                <w:lang w:eastAsia="zh-CN"/>
              </w:rPr>
            </w:pPr>
          </w:p>
          <w:p w14:paraId="0CDBBEBF" w14:textId="77777777" w:rsidR="00E7060E" w:rsidRDefault="00E7060E" w:rsidP="005774E0">
            <w:pPr>
              <w:rPr>
                <w:lang w:eastAsia="zh-CN"/>
              </w:rPr>
            </w:pPr>
          </w:p>
          <w:p w14:paraId="303972D2" w14:textId="77777777" w:rsidR="00E7060E" w:rsidRDefault="00E7060E" w:rsidP="005774E0">
            <w:pPr>
              <w:rPr>
                <w:lang w:eastAsia="zh-CN"/>
              </w:rPr>
            </w:pPr>
          </w:p>
          <w:p w14:paraId="62AD4EE2" w14:textId="77777777" w:rsidR="00E7060E" w:rsidRDefault="00E7060E" w:rsidP="005774E0">
            <w:pPr>
              <w:rPr>
                <w:lang w:eastAsia="zh-CN"/>
              </w:rPr>
            </w:pPr>
          </w:p>
          <w:p w14:paraId="03ED32EE" w14:textId="13C3ECFF" w:rsidR="00E7060E" w:rsidRDefault="00E7060E" w:rsidP="005774E0">
            <w:pPr>
              <w:rPr>
                <w:lang w:eastAsia="zh-CN"/>
              </w:rPr>
            </w:pPr>
            <w:r>
              <w:rPr>
                <w:rFonts w:hint="eastAsia"/>
                <w:lang w:eastAsia="zh-CN"/>
              </w:rPr>
              <w:t>NA</w:t>
            </w:r>
          </w:p>
        </w:tc>
      </w:tr>
      <w:tr w:rsidR="00F279AF" w:rsidRPr="00B71B11" w14:paraId="2273A6A6" w14:textId="77777777" w:rsidTr="00F279AF">
        <w:tc>
          <w:tcPr>
            <w:tcW w:w="669" w:type="pct"/>
          </w:tcPr>
          <w:p w14:paraId="2CB39CF8" w14:textId="77777777" w:rsidR="00F279AF" w:rsidRPr="00B71B11" w:rsidRDefault="00F279AF" w:rsidP="005774E0">
            <w:r w:rsidRPr="00B71B11">
              <w:t>Variables</w:t>
            </w:r>
          </w:p>
        </w:tc>
        <w:tc>
          <w:tcPr>
            <w:tcW w:w="268" w:type="pct"/>
          </w:tcPr>
          <w:p w14:paraId="0199AEF6" w14:textId="77777777" w:rsidR="00F279AF" w:rsidRPr="00B71B11" w:rsidRDefault="00F279AF" w:rsidP="005774E0">
            <w:r w:rsidRPr="00B71B11">
              <w:t>7</w:t>
            </w:r>
          </w:p>
        </w:tc>
        <w:tc>
          <w:tcPr>
            <w:tcW w:w="1188" w:type="pct"/>
          </w:tcPr>
          <w:p w14:paraId="7FD9D72C" w14:textId="77777777" w:rsidR="00F279AF" w:rsidRPr="00FF3AB7" w:rsidRDefault="00F279AF" w:rsidP="005774E0">
            <w:r w:rsidRPr="00FF3AB7">
              <w:t>Clearly define all outcomes, exposures, predictors, potential confounders, and effect modifiers. Give diagnostic criteria, if applicable</w:t>
            </w:r>
            <w:r>
              <w:t>.</w:t>
            </w:r>
          </w:p>
        </w:tc>
        <w:tc>
          <w:tcPr>
            <w:tcW w:w="782" w:type="pct"/>
          </w:tcPr>
          <w:p w14:paraId="6320C1F2" w14:textId="5715DCAB" w:rsidR="00F279AF" w:rsidRDefault="007608B5" w:rsidP="005774E0">
            <w:pPr>
              <w:rPr>
                <w:lang w:eastAsia="zh-CN"/>
              </w:rPr>
            </w:pPr>
            <w:r>
              <w:rPr>
                <w:rFonts w:hint="eastAsia"/>
                <w:lang w:eastAsia="zh-CN"/>
              </w:rPr>
              <w:t>Methods 2.2 &amp; 2.3 (Page 4-5)</w:t>
            </w:r>
          </w:p>
        </w:tc>
        <w:tc>
          <w:tcPr>
            <w:tcW w:w="1401" w:type="pct"/>
          </w:tcPr>
          <w:p w14:paraId="7ABD5C2B" w14:textId="77777777" w:rsidR="00F279AF" w:rsidRPr="00B71B11" w:rsidRDefault="00F279AF" w:rsidP="005774E0">
            <w:r>
              <w:t xml:space="preserve">RECORD 7.1: </w:t>
            </w:r>
            <w:r w:rsidRPr="00B71B11">
              <w:t>A complete list of codes and algorithms used to classify exposures, outcomes, confounders, and effect modifiers should be provided. If these cannot be reported, an explanation should be provided.</w:t>
            </w:r>
          </w:p>
        </w:tc>
        <w:tc>
          <w:tcPr>
            <w:tcW w:w="692" w:type="pct"/>
          </w:tcPr>
          <w:p w14:paraId="4D85D61B" w14:textId="5A88A7F8" w:rsidR="00F279AF" w:rsidRDefault="00E7060E" w:rsidP="005774E0">
            <w:r>
              <w:rPr>
                <w:rFonts w:hint="eastAsia"/>
                <w:lang w:eastAsia="zh-CN"/>
              </w:rPr>
              <w:t>Methods 2.2 &amp; 2.3 &amp; 2.5 (Page 4-6)</w:t>
            </w:r>
          </w:p>
        </w:tc>
      </w:tr>
      <w:tr w:rsidR="00F279AF" w:rsidRPr="00B71B11" w14:paraId="7812A7BC" w14:textId="77777777" w:rsidTr="00F279AF">
        <w:tc>
          <w:tcPr>
            <w:tcW w:w="669" w:type="pct"/>
          </w:tcPr>
          <w:p w14:paraId="49CCE3CE" w14:textId="77777777" w:rsidR="00F279AF" w:rsidRPr="00B71B11" w:rsidRDefault="00F279AF" w:rsidP="005774E0">
            <w:r>
              <w:t>Data sources/ measurement</w:t>
            </w:r>
          </w:p>
        </w:tc>
        <w:tc>
          <w:tcPr>
            <w:tcW w:w="268" w:type="pct"/>
          </w:tcPr>
          <w:p w14:paraId="544C23D6" w14:textId="77777777" w:rsidR="00F279AF" w:rsidRPr="00B71B11" w:rsidRDefault="00F279AF" w:rsidP="005774E0">
            <w:r>
              <w:t>8</w:t>
            </w:r>
          </w:p>
        </w:tc>
        <w:tc>
          <w:tcPr>
            <w:tcW w:w="1188" w:type="pct"/>
          </w:tcPr>
          <w:p w14:paraId="0807A5F5" w14:textId="77777777" w:rsidR="00F279AF" w:rsidRPr="00FF3AB7" w:rsidRDefault="00F279AF" w:rsidP="005774E0">
            <w:pPr>
              <w:autoSpaceDE w:val="0"/>
              <w:autoSpaceDN w:val="0"/>
              <w:adjustRightInd w:val="0"/>
            </w:pPr>
            <w:r w:rsidRPr="00FF3AB7">
              <w:t>For each variable of interest, give sources of data and details of methods of assessment (measurement).</w:t>
            </w:r>
          </w:p>
          <w:p w14:paraId="287659FC" w14:textId="77777777" w:rsidR="00F279AF" w:rsidRPr="00B71B11" w:rsidRDefault="00F279AF" w:rsidP="005774E0">
            <w:r w:rsidRPr="00FF3AB7">
              <w:lastRenderedPageBreak/>
              <w:t>Describe comparability of assessment methods if there is more than one group</w:t>
            </w:r>
          </w:p>
        </w:tc>
        <w:tc>
          <w:tcPr>
            <w:tcW w:w="782" w:type="pct"/>
          </w:tcPr>
          <w:p w14:paraId="5F66D1F1" w14:textId="70455CBC" w:rsidR="00F279AF" w:rsidRPr="00B71B11" w:rsidRDefault="007608B5" w:rsidP="005774E0">
            <w:pPr>
              <w:rPr>
                <w:lang w:eastAsia="zh-CN"/>
              </w:rPr>
            </w:pPr>
            <w:r>
              <w:rPr>
                <w:rFonts w:hint="eastAsia"/>
                <w:lang w:eastAsia="zh-CN"/>
              </w:rPr>
              <w:lastRenderedPageBreak/>
              <w:t>Methods 2.2 (Page 4)</w:t>
            </w:r>
          </w:p>
        </w:tc>
        <w:tc>
          <w:tcPr>
            <w:tcW w:w="1401" w:type="pct"/>
          </w:tcPr>
          <w:p w14:paraId="0690E9A3" w14:textId="77777777" w:rsidR="00F279AF" w:rsidRPr="00B71B11" w:rsidRDefault="00F279AF" w:rsidP="005774E0"/>
        </w:tc>
        <w:tc>
          <w:tcPr>
            <w:tcW w:w="692" w:type="pct"/>
          </w:tcPr>
          <w:p w14:paraId="005FD8F4" w14:textId="39AD88E0" w:rsidR="00F279AF" w:rsidRPr="00B71B11" w:rsidRDefault="00896260" w:rsidP="005774E0">
            <w:r>
              <w:rPr>
                <w:rFonts w:hint="eastAsia"/>
                <w:lang w:eastAsia="zh-CN"/>
              </w:rPr>
              <w:t>Methods 2.2 (Page 4)</w:t>
            </w:r>
          </w:p>
        </w:tc>
      </w:tr>
      <w:tr w:rsidR="00896260" w:rsidRPr="00B71B11" w14:paraId="6B322830" w14:textId="77777777" w:rsidTr="00F279AF">
        <w:tc>
          <w:tcPr>
            <w:tcW w:w="669" w:type="pct"/>
          </w:tcPr>
          <w:p w14:paraId="7EB9BFBF" w14:textId="77777777" w:rsidR="00896260" w:rsidRPr="00B71B11" w:rsidRDefault="00896260" w:rsidP="00896260">
            <w:r>
              <w:t>Bias</w:t>
            </w:r>
          </w:p>
        </w:tc>
        <w:tc>
          <w:tcPr>
            <w:tcW w:w="268" w:type="pct"/>
          </w:tcPr>
          <w:p w14:paraId="36FDF28E" w14:textId="77777777" w:rsidR="00896260" w:rsidRPr="00B71B11" w:rsidRDefault="00896260" w:rsidP="00896260">
            <w:r>
              <w:t>9</w:t>
            </w:r>
          </w:p>
        </w:tc>
        <w:tc>
          <w:tcPr>
            <w:tcW w:w="1188" w:type="pct"/>
          </w:tcPr>
          <w:p w14:paraId="474F0847" w14:textId="77777777" w:rsidR="00896260" w:rsidRPr="003C0373" w:rsidRDefault="00896260" w:rsidP="00896260">
            <w:r w:rsidRPr="003C0373">
              <w:t>Describe any efforts to address potential sources of bias</w:t>
            </w:r>
          </w:p>
        </w:tc>
        <w:tc>
          <w:tcPr>
            <w:tcW w:w="782" w:type="pct"/>
          </w:tcPr>
          <w:p w14:paraId="3DFD6BB4" w14:textId="61C9C137" w:rsidR="00896260" w:rsidRPr="00B71B11" w:rsidRDefault="00896260" w:rsidP="00896260">
            <w:pPr>
              <w:rPr>
                <w:lang w:eastAsia="zh-CN"/>
              </w:rPr>
            </w:pPr>
            <w:r>
              <w:rPr>
                <w:rFonts w:hint="eastAsia"/>
                <w:lang w:eastAsia="zh-CN"/>
              </w:rPr>
              <w:t>Methods 2.5 (Page 5-6)</w:t>
            </w:r>
          </w:p>
        </w:tc>
        <w:tc>
          <w:tcPr>
            <w:tcW w:w="1401" w:type="pct"/>
          </w:tcPr>
          <w:p w14:paraId="3E199F0C" w14:textId="77777777" w:rsidR="00896260" w:rsidRPr="00B71B11" w:rsidRDefault="00896260" w:rsidP="00896260"/>
        </w:tc>
        <w:tc>
          <w:tcPr>
            <w:tcW w:w="692" w:type="pct"/>
          </w:tcPr>
          <w:p w14:paraId="77F77436" w14:textId="1BB0760E" w:rsidR="00896260" w:rsidRPr="00B71B11" w:rsidRDefault="00896260" w:rsidP="00896260">
            <w:r>
              <w:rPr>
                <w:rFonts w:hint="eastAsia"/>
                <w:lang w:eastAsia="zh-CN"/>
              </w:rPr>
              <w:t>Methods 2.5 (Page 5-6)</w:t>
            </w:r>
          </w:p>
        </w:tc>
      </w:tr>
      <w:tr w:rsidR="00896260" w:rsidRPr="00B71B11" w14:paraId="2BE2146A" w14:textId="77777777" w:rsidTr="00F279AF">
        <w:tc>
          <w:tcPr>
            <w:tcW w:w="669" w:type="pct"/>
          </w:tcPr>
          <w:p w14:paraId="7E3C9AEA" w14:textId="77777777" w:rsidR="00896260" w:rsidRPr="00B71B11" w:rsidRDefault="00896260" w:rsidP="00896260">
            <w:r>
              <w:t>Study size</w:t>
            </w:r>
          </w:p>
        </w:tc>
        <w:tc>
          <w:tcPr>
            <w:tcW w:w="268" w:type="pct"/>
          </w:tcPr>
          <w:p w14:paraId="76100F58" w14:textId="77777777" w:rsidR="00896260" w:rsidRPr="00B71B11" w:rsidRDefault="00896260" w:rsidP="00896260">
            <w:r>
              <w:t>10</w:t>
            </w:r>
          </w:p>
        </w:tc>
        <w:tc>
          <w:tcPr>
            <w:tcW w:w="1188" w:type="pct"/>
          </w:tcPr>
          <w:p w14:paraId="6129AB69" w14:textId="77777777" w:rsidR="00896260" w:rsidRPr="003C0373" w:rsidRDefault="00896260" w:rsidP="00896260">
            <w:r w:rsidRPr="003C0373">
              <w:t>Explain how the study size was arrived at</w:t>
            </w:r>
          </w:p>
        </w:tc>
        <w:tc>
          <w:tcPr>
            <w:tcW w:w="782" w:type="pct"/>
          </w:tcPr>
          <w:p w14:paraId="16A1D282" w14:textId="5CF25D95" w:rsidR="00896260" w:rsidRPr="00B71B11" w:rsidRDefault="00896260" w:rsidP="00896260">
            <w:pPr>
              <w:rPr>
                <w:lang w:eastAsia="zh-CN"/>
              </w:rPr>
            </w:pPr>
            <w:r>
              <w:rPr>
                <w:rFonts w:hint="eastAsia"/>
                <w:lang w:eastAsia="zh-CN"/>
              </w:rPr>
              <w:t>Methods 2.1 (Page 4)</w:t>
            </w:r>
          </w:p>
        </w:tc>
        <w:tc>
          <w:tcPr>
            <w:tcW w:w="1401" w:type="pct"/>
          </w:tcPr>
          <w:p w14:paraId="59158643" w14:textId="77777777" w:rsidR="00896260" w:rsidRPr="00B71B11" w:rsidRDefault="00896260" w:rsidP="00896260"/>
        </w:tc>
        <w:tc>
          <w:tcPr>
            <w:tcW w:w="692" w:type="pct"/>
          </w:tcPr>
          <w:p w14:paraId="29CCABA8" w14:textId="5BADAEE8" w:rsidR="00896260" w:rsidRPr="00B71B11" w:rsidRDefault="00896260" w:rsidP="00896260">
            <w:r>
              <w:rPr>
                <w:rFonts w:hint="eastAsia"/>
                <w:lang w:eastAsia="zh-CN"/>
              </w:rPr>
              <w:t>Methods 2.1 (Page 4)</w:t>
            </w:r>
          </w:p>
        </w:tc>
      </w:tr>
      <w:tr w:rsidR="00896260" w:rsidRPr="00B71B11" w14:paraId="15BAC690" w14:textId="77777777" w:rsidTr="00F279AF">
        <w:tc>
          <w:tcPr>
            <w:tcW w:w="669" w:type="pct"/>
          </w:tcPr>
          <w:p w14:paraId="1B35EBD2" w14:textId="77777777" w:rsidR="00896260" w:rsidRDefault="00896260" w:rsidP="00896260">
            <w:r>
              <w:t>Quantitative variables</w:t>
            </w:r>
          </w:p>
        </w:tc>
        <w:tc>
          <w:tcPr>
            <w:tcW w:w="268" w:type="pct"/>
          </w:tcPr>
          <w:p w14:paraId="7EA48B70" w14:textId="77777777" w:rsidR="00896260" w:rsidRDefault="00896260" w:rsidP="00896260">
            <w:r>
              <w:t>11</w:t>
            </w:r>
          </w:p>
        </w:tc>
        <w:tc>
          <w:tcPr>
            <w:tcW w:w="1188" w:type="pct"/>
          </w:tcPr>
          <w:p w14:paraId="098631B7" w14:textId="77777777" w:rsidR="00896260" w:rsidRPr="003C0373" w:rsidRDefault="00896260" w:rsidP="00896260">
            <w:r w:rsidRPr="003C0373">
              <w:t>Explain how quantitative variables were handled in the analyses. If applicable, describe which groupings were chosen, and why</w:t>
            </w:r>
          </w:p>
        </w:tc>
        <w:tc>
          <w:tcPr>
            <w:tcW w:w="782" w:type="pct"/>
          </w:tcPr>
          <w:p w14:paraId="7C2DEDDA" w14:textId="36DDDBDF" w:rsidR="00896260" w:rsidRPr="00B71B11" w:rsidRDefault="00896260" w:rsidP="00896260">
            <w:pPr>
              <w:rPr>
                <w:lang w:eastAsia="zh-CN"/>
              </w:rPr>
            </w:pPr>
            <w:r>
              <w:rPr>
                <w:rFonts w:hint="eastAsia"/>
                <w:lang w:eastAsia="zh-CN"/>
              </w:rPr>
              <w:t xml:space="preserve">Methods 2.5 (Page 5-6) &amp; Table 1 (Page 7) </w:t>
            </w:r>
          </w:p>
        </w:tc>
        <w:tc>
          <w:tcPr>
            <w:tcW w:w="1401" w:type="pct"/>
          </w:tcPr>
          <w:p w14:paraId="090AC321" w14:textId="77777777" w:rsidR="00896260" w:rsidRPr="00B71B11" w:rsidRDefault="00896260" w:rsidP="00896260"/>
        </w:tc>
        <w:tc>
          <w:tcPr>
            <w:tcW w:w="692" w:type="pct"/>
          </w:tcPr>
          <w:p w14:paraId="7CEC7112" w14:textId="311BE07C" w:rsidR="00896260" w:rsidRPr="00B71B11" w:rsidRDefault="00896260" w:rsidP="00896260">
            <w:r>
              <w:rPr>
                <w:rFonts w:hint="eastAsia"/>
                <w:lang w:eastAsia="zh-CN"/>
              </w:rPr>
              <w:t xml:space="preserve">Methods 2.5 (Page 5-6) &amp; Table 1 (Page 7) </w:t>
            </w:r>
          </w:p>
        </w:tc>
      </w:tr>
      <w:tr w:rsidR="00896260" w:rsidRPr="00B71B11" w14:paraId="0EB3D997" w14:textId="77777777" w:rsidTr="00F279AF">
        <w:tc>
          <w:tcPr>
            <w:tcW w:w="669" w:type="pct"/>
          </w:tcPr>
          <w:p w14:paraId="39604214" w14:textId="77777777" w:rsidR="00896260" w:rsidRPr="00B71B11" w:rsidRDefault="00896260" w:rsidP="00896260">
            <w:r w:rsidRPr="00B71B11">
              <w:t xml:space="preserve">Statistical </w:t>
            </w:r>
            <w:r>
              <w:t>methods</w:t>
            </w:r>
          </w:p>
        </w:tc>
        <w:tc>
          <w:tcPr>
            <w:tcW w:w="268" w:type="pct"/>
          </w:tcPr>
          <w:p w14:paraId="3CD3C2D9" w14:textId="77777777" w:rsidR="00896260" w:rsidRPr="00B71B11" w:rsidRDefault="00896260" w:rsidP="00896260">
            <w:r>
              <w:t>12</w:t>
            </w:r>
          </w:p>
        </w:tc>
        <w:tc>
          <w:tcPr>
            <w:tcW w:w="1188" w:type="pct"/>
          </w:tcPr>
          <w:p w14:paraId="22E6C08C" w14:textId="77777777" w:rsidR="00896260" w:rsidRPr="003C0373" w:rsidRDefault="00896260" w:rsidP="00896260">
            <w:pPr>
              <w:autoSpaceDE w:val="0"/>
              <w:autoSpaceDN w:val="0"/>
              <w:adjustRightInd w:val="0"/>
            </w:pPr>
            <w:r w:rsidRPr="003C0373">
              <w:t>(a) Describe all statistical methods, including those used to control for confounding</w:t>
            </w:r>
          </w:p>
          <w:p w14:paraId="097579CE" w14:textId="77777777" w:rsidR="00896260" w:rsidRPr="003C0373" w:rsidRDefault="00896260" w:rsidP="00896260">
            <w:pPr>
              <w:autoSpaceDE w:val="0"/>
              <w:autoSpaceDN w:val="0"/>
              <w:adjustRightInd w:val="0"/>
            </w:pPr>
            <w:r w:rsidRPr="003C0373">
              <w:t>(b) Describe any methods used to examine subgroups and interactions</w:t>
            </w:r>
          </w:p>
          <w:p w14:paraId="7ACE7720" w14:textId="77777777" w:rsidR="00896260" w:rsidRPr="003C0373" w:rsidRDefault="00896260" w:rsidP="00896260">
            <w:pPr>
              <w:autoSpaceDE w:val="0"/>
              <w:autoSpaceDN w:val="0"/>
              <w:adjustRightInd w:val="0"/>
            </w:pPr>
            <w:r w:rsidRPr="003C0373">
              <w:t>(c) Explain how missing data were addressed</w:t>
            </w:r>
          </w:p>
          <w:p w14:paraId="5DBCF5AB" w14:textId="77777777" w:rsidR="00896260" w:rsidRPr="003C0373" w:rsidRDefault="00896260" w:rsidP="00896260">
            <w:pPr>
              <w:autoSpaceDE w:val="0"/>
              <w:autoSpaceDN w:val="0"/>
              <w:adjustRightInd w:val="0"/>
            </w:pPr>
            <w:r w:rsidRPr="003C0373">
              <w:t xml:space="preserve">(d) </w:t>
            </w:r>
            <w:r w:rsidRPr="001C1D5D">
              <w:rPr>
                <w:i/>
              </w:rPr>
              <w:t>Cohort study</w:t>
            </w:r>
            <w:r>
              <w:t xml:space="preserve"> - </w:t>
            </w:r>
            <w:r w:rsidRPr="003C0373">
              <w:t>If applicable, explain how loss to follow-up was addressed</w:t>
            </w:r>
          </w:p>
          <w:p w14:paraId="35298274" w14:textId="77777777" w:rsidR="00896260" w:rsidRPr="003C0373" w:rsidRDefault="00896260" w:rsidP="00896260">
            <w:pPr>
              <w:autoSpaceDE w:val="0"/>
              <w:autoSpaceDN w:val="0"/>
              <w:adjustRightInd w:val="0"/>
            </w:pPr>
            <w:r w:rsidRPr="001C1D5D">
              <w:rPr>
                <w:i/>
              </w:rPr>
              <w:t>Case-control study</w:t>
            </w:r>
            <w:r>
              <w:t xml:space="preserve"> - </w:t>
            </w:r>
            <w:r w:rsidRPr="003C0373">
              <w:t>If applicable, explain how matching of cases and controls was addressed</w:t>
            </w:r>
          </w:p>
          <w:p w14:paraId="147E741C" w14:textId="77777777" w:rsidR="00896260" w:rsidRPr="003C0373" w:rsidRDefault="00896260" w:rsidP="00896260">
            <w:pPr>
              <w:autoSpaceDE w:val="0"/>
              <w:autoSpaceDN w:val="0"/>
              <w:adjustRightInd w:val="0"/>
            </w:pPr>
            <w:r w:rsidRPr="001C1D5D">
              <w:rPr>
                <w:i/>
              </w:rPr>
              <w:t>Cross-sectional study</w:t>
            </w:r>
            <w:r>
              <w:t xml:space="preserve"> - </w:t>
            </w:r>
            <w:r w:rsidRPr="003C0373">
              <w:t>If applicable, describe analytical methods taking account of sampling strategy</w:t>
            </w:r>
          </w:p>
          <w:p w14:paraId="52391316" w14:textId="77777777" w:rsidR="00896260" w:rsidRPr="003C0373" w:rsidRDefault="00896260" w:rsidP="00896260">
            <w:r w:rsidRPr="003C0373">
              <w:t>(e) Describe any sensitivity analyses</w:t>
            </w:r>
          </w:p>
        </w:tc>
        <w:tc>
          <w:tcPr>
            <w:tcW w:w="782" w:type="pct"/>
          </w:tcPr>
          <w:p w14:paraId="729E26AE" w14:textId="5111E7F8" w:rsidR="00896260" w:rsidRPr="003C0373" w:rsidRDefault="00896260" w:rsidP="00896260">
            <w:pPr>
              <w:rPr>
                <w:lang w:eastAsia="zh-CN"/>
              </w:rPr>
            </w:pPr>
            <w:r>
              <w:rPr>
                <w:rFonts w:hint="eastAsia"/>
                <w:lang w:eastAsia="zh-CN"/>
              </w:rPr>
              <w:t>Methods 2.5 (Page 5-6)</w:t>
            </w:r>
          </w:p>
        </w:tc>
        <w:tc>
          <w:tcPr>
            <w:tcW w:w="1401" w:type="pct"/>
          </w:tcPr>
          <w:p w14:paraId="383ECC6F" w14:textId="77777777" w:rsidR="00896260" w:rsidRPr="003C0373" w:rsidRDefault="00896260" w:rsidP="00896260">
            <w:r w:rsidRPr="003C0373">
              <w:t xml:space="preserve"> </w:t>
            </w:r>
          </w:p>
        </w:tc>
        <w:tc>
          <w:tcPr>
            <w:tcW w:w="692" w:type="pct"/>
          </w:tcPr>
          <w:p w14:paraId="5C359577" w14:textId="157FC599" w:rsidR="00896260" w:rsidRPr="003C0373" w:rsidRDefault="00896260" w:rsidP="00896260">
            <w:r>
              <w:rPr>
                <w:rFonts w:hint="eastAsia"/>
                <w:lang w:eastAsia="zh-CN"/>
              </w:rPr>
              <w:t>Methods 2.5 (Page 5-6)</w:t>
            </w:r>
          </w:p>
        </w:tc>
      </w:tr>
      <w:tr w:rsidR="00896260" w:rsidRPr="00B71B11" w14:paraId="270B5B0C" w14:textId="77777777" w:rsidTr="00F279AF">
        <w:tc>
          <w:tcPr>
            <w:tcW w:w="669" w:type="pct"/>
          </w:tcPr>
          <w:p w14:paraId="24AF23CA" w14:textId="77777777" w:rsidR="00896260" w:rsidRDefault="00896260" w:rsidP="00896260">
            <w:r>
              <w:t>Data access and cleaning methods</w:t>
            </w:r>
          </w:p>
        </w:tc>
        <w:tc>
          <w:tcPr>
            <w:tcW w:w="268" w:type="pct"/>
          </w:tcPr>
          <w:p w14:paraId="6DFCBD1E" w14:textId="77777777" w:rsidR="00896260" w:rsidRPr="00B71B11" w:rsidRDefault="00896260" w:rsidP="00896260"/>
        </w:tc>
        <w:tc>
          <w:tcPr>
            <w:tcW w:w="1188" w:type="pct"/>
          </w:tcPr>
          <w:p w14:paraId="13F025B5" w14:textId="77777777" w:rsidR="00896260" w:rsidRDefault="00896260" w:rsidP="00896260">
            <w:r>
              <w:t>..</w:t>
            </w:r>
          </w:p>
        </w:tc>
        <w:tc>
          <w:tcPr>
            <w:tcW w:w="782" w:type="pct"/>
          </w:tcPr>
          <w:p w14:paraId="7EE34354" w14:textId="5653DD31" w:rsidR="00896260" w:rsidRDefault="00896260" w:rsidP="00896260">
            <w:pPr>
              <w:rPr>
                <w:lang w:eastAsia="zh-CN"/>
              </w:rPr>
            </w:pPr>
            <w:r>
              <w:rPr>
                <w:rFonts w:hint="eastAsia"/>
                <w:lang w:eastAsia="zh-CN"/>
              </w:rPr>
              <w:t>Methods 2.1 (Page 4)</w:t>
            </w:r>
          </w:p>
        </w:tc>
        <w:tc>
          <w:tcPr>
            <w:tcW w:w="1401" w:type="pct"/>
          </w:tcPr>
          <w:p w14:paraId="6F9ADEA8" w14:textId="77777777" w:rsidR="00896260" w:rsidRPr="003C0373" w:rsidRDefault="00896260" w:rsidP="00896260">
            <w:r>
              <w:t xml:space="preserve">RECORD 12.1: </w:t>
            </w:r>
            <w:r w:rsidRPr="003C0373">
              <w:t xml:space="preserve">Authors should describe the extent to which the investigators had access to the database population </w:t>
            </w:r>
            <w:r>
              <w:t>used</w:t>
            </w:r>
            <w:r w:rsidRPr="003C0373">
              <w:t xml:space="preserve"> to create the study population.</w:t>
            </w:r>
          </w:p>
          <w:p w14:paraId="235CB7A9" w14:textId="77777777" w:rsidR="00896260" w:rsidRDefault="00896260" w:rsidP="00896260"/>
          <w:p w14:paraId="36FEA623" w14:textId="77777777" w:rsidR="00896260" w:rsidRDefault="00896260" w:rsidP="00896260">
            <w:r>
              <w:t xml:space="preserve">RECORD 12.2: </w:t>
            </w:r>
            <w:r w:rsidRPr="00B71B11">
              <w:t>Authors should provide information on the data cleaning methods used in the study.</w:t>
            </w:r>
          </w:p>
        </w:tc>
        <w:tc>
          <w:tcPr>
            <w:tcW w:w="692" w:type="pct"/>
          </w:tcPr>
          <w:p w14:paraId="62385B17" w14:textId="0660D024" w:rsidR="00896260" w:rsidRDefault="00896260" w:rsidP="00896260">
            <w:pPr>
              <w:rPr>
                <w:lang w:eastAsia="zh-CN"/>
              </w:rPr>
            </w:pPr>
            <w:r>
              <w:rPr>
                <w:rFonts w:hint="eastAsia"/>
                <w:lang w:eastAsia="zh-CN"/>
              </w:rPr>
              <w:lastRenderedPageBreak/>
              <w:t>Methods 2.1 (Page 4)</w:t>
            </w:r>
          </w:p>
        </w:tc>
      </w:tr>
      <w:tr w:rsidR="00896260" w:rsidRPr="00B71B11" w14:paraId="771167CF" w14:textId="77777777" w:rsidTr="00F279AF">
        <w:tc>
          <w:tcPr>
            <w:tcW w:w="669" w:type="pct"/>
          </w:tcPr>
          <w:p w14:paraId="79B09F17" w14:textId="77777777" w:rsidR="00896260" w:rsidRPr="00B71B11" w:rsidRDefault="00896260" w:rsidP="00896260">
            <w:r>
              <w:t>Linkage</w:t>
            </w:r>
          </w:p>
        </w:tc>
        <w:tc>
          <w:tcPr>
            <w:tcW w:w="268" w:type="pct"/>
          </w:tcPr>
          <w:p w14:paraId="07D43D5B" w14:textId="77777777" w:rsidR="00896260" w:rsidRPr="00B71B11" w:rsidRDefault="00896260" w:rsidP="00896260"/>
        </w:tc>
        <w:tc>
          <w:tcPr>
            <w:tcW w:w="1188" w:type="pct"/>
          </w:tcPr>
          <w:p w14:paraId="7442733E" w14:textId="77777777" w:rsidR="00896260" w:rsidRPr="00B71B11" w:rsidRDefault="00896260" w:rsidP="00896260">
            <w:r>
              <w:t>..</w:t>
            </w:r>
          </w:p>
        </w:tc>
        <w:tc>
          <w:tcPr>
            <w:tcW w:w="782" w:type="pct"/>
          </w:tcPr>
          <w:p w14:paraId="344C11A7" w14:textId="54298F22" w:rsidR="00896260" w:rsidRDefault="00896260" w:rsidP="00896260">
            <w:pPr>
              <w:rPr>
                <w:lang w:eastAsia="zh-CN"/>
              </w:rPr>
            </w:pPr>
            <w:r>
              <w:rPr>
                <w:rFonts w:hint="eastAsia"/>
                <w:lang w:eastAsia="zh-CN"/>
              </w:rPr>
              <w:t>NA</w:t>
            </w:r>
          </w:p>
        </w:tc>
        <w:tc>
          <w:tcPr>
            <w:tcW w:w="1401" w:type="pct"/>
          </w:tcPr>
          <w:p w14:paraId="654DFE85" w14:textId="77777777" w:rsidR="00896260" w:rsidRPr="00B71B11" w:rsidRDefault="00896260" w:rsidP="00896260">
            <w:r>
              <w:t xml:space="preserve">RECORD 12.3: </w:t>
            </w:r>
            <w:r w:rsidRPr="00B71B11">
              <w:t>State whether the study included person-level, institutional-level, or other data linkage across two or more databases. The methods of linkage and methods of linkage quality evaluation should be provided.</w:t>
            </w:r>
          </w:p>
        </w:tc>
        <w:tc>
          <w:tcPr>
            <w:tcW w:w="692" w:type="pct"/>
          </w:tcPr>
          <w:p w14:paraId="7C2A1FC3" w14:textId="4C4DFBF4" w:rsidR="00896260" w:rsidRDefault="00896260" w:rsidP="00896260">
            <w:pPr>
              <w:rPr>
                <w:lang w:eastAsia="zh-CN"/>
              </w:rPr>
            </w:pPr>
            <w:r>
              <w:rPr>
                <w:rFonts w:hint="eastAsia"/>
                <w:lang w:eastAsia="zh-CN"/>
              </w:rPr>
              <w:t>NA</w:t>
            </w:r>
          </w:p>
        </w:tc>
      </w:tr>
      <w:tr w:rsidR="00896260" w:rsidRPr="00B71B11" w14:paraId="301741FA" w14:textId="77777777" w:rsidTr="00F279AF">
        <w:tc>
          <w:tcPr>
            <w:tcW w:w="5000" w:type="pct"/>
            <w:gridSpan w:val="6"/>
            <w:shd w:val="clear" w:color="auto" w:fill="BFBFBF" w:themeFill="background1" w:themeFillShade="BF"/>
          </w:tcPr>
          <w:p w14:paraId="71C866A8" w14:textId="77777777" w:rsidR="00896260" w:rsidRPr="00B71B11" w:rsidRDefault="00896260" w:rsidP="00896260">
            <w:r w:rsidRPr="00B71B11">
              <w:rPr>
                <w:b/>
              </w:rPr>
              <w:t>Results</w:t>
            </w:r>
          </w:p>
        </w:tc>
      </w:tr>
      <w:tr w:rsidR="00896260" w:rsidRPr="00B71B11" w14:paraId="7CD8A98E" w14:textId="77777777" w:rsidTr="00F279AF">
        <w:tc>
          <w:tcPr>
            <w:tcW w:w="669" w:type="pct"/>
          </w:tcPr>
          <w:p w14:paraId="074AF2E8" w14:textId="77777777" w:rsidR="00896260" w:rsidRPr="00B71B11" w:rsidRDefault="00896260" w:rsidP="00896260">
            <w:r w:rsidRPr="00B71B11">
              <w:t>Participants</w:t>
            </w:r>
          </w:p>
        </w:tc>
        <w:tc>
          <w:tcPr>
            <w:tcW w:w="268" w:type="pct"/>
          </w:tcPr>
          <w:p w14:paraId="61557503" w14:textId="77777777" w:rsidR="00896260" w:rsidRPr="00B71B11" w:rsidRDefault="00896260" w:rsidP="00896260">
            <w:r>
              <w:t>13</w:t>
            </w:r>
          </w:p>
        </w:tc>
        <w:tc>
          <w:tcPr>
            <w:tcW w:w="1188" w:type="pct"/>
          </w:tcPr>
          <w:p w14:paraId="2676DFEA" w14:textId="77777777" w:rsidR="00896260" w:rsidRDefault="00896260" w:rsidP="00896260">
            <w:r>
              <w:t>(a) Report the numbers of individuals at each stage of the study (</w:t>
            </w:r>
            <w:r w:rsidRPr="00484509">
              <w:rPr>
                <w:i/>
              </w:rPr>
              <w:t>e.g.</w:t>
            </w:r>
            <w:r>
              <w:t>, numbers potentially eligible, examined for eligibility, confirmed eligible, included in the study, completing follow-up, and analysed)</w:t>
            </w:r>
          </w:p>
          <w:p w14:paraId="3978D618" w14:textId="77777777" w:rsidR="00896260" w:rsidRDefault="00896260" w:rsidP="00896260">
            <w:r>
              <w:t>(b) Give reasons for non-participation at each stage.</w:t>
            </w:r>
          </w:p>
          <w:p w14:paraId="6BBA387F" w14:textId="77777777" w:rsidR="00896260" w:rsidRPr="00B71B11" w:rsidRDefault="00896260" w:rsidP="00896260">
            <w:r>
              <w:t>(c) Consider use of a flow diagram</w:t>
            </w:r>
          </w:p>
        </w:tc>
        <w:tc>
          <w:tcPr>
            <w:tcW w:w="782" w:type="pct"/>
          </w:tcPr>
          <w:p w14:paraId="621661E9" w14:textId="6D70E335" w:rsidR="00896260" w:rsidRDefault="00896260" w:rsidP="00896260">
            <w:pPr>
              <w:rPr>
                <w:lang w:eastAsia="zh-CN"/>
              </w:rPr>
            </w:pPr>
            <w:r>
              <w:rPr>
                <w:rFonts w:hint="eastAsia"/>
                <w:lang w:eastAsia="zh-CN"/>
              </w:rPr>
              <w:t>Results 3.1 (Page 6)</w:t>
            </w:r>
          </w:p>
        </w:tc>
        <w:tc>
          <w:tcPr>
            <w:tcW w:w="1401" w:type="pct"/>
          </w:tcPr>
          <w:p w14:paraId="0FB71891" w14:textId="77777777" w:rsidR="00896260" w:rsidRPr="00A1576B" w:rsidRDefault="00896260" w:rsidP="00896260">
            <w:r>
              <w:t xml:space="preserve">RECORD 13.1: </w:t>
            </w:r>
            <w:r w:rsidRPr="00652533">
              <w:t>Describe in detail the selection of the persons included in the study (</w:t>
            </w:r>
            <w:r w:rsidRPr="00652533">
              <w:rPr>
                <w:i/>
              </w:rPr>
              <w:t>i.e.,</w:t>
            </w:r>
            <w:r w:rsidRPr="00652533">
              <w:t xml:space="preserve"> study population selection) including filtering based on data quality, dat</w:t>
            </w:r>
            <w:r>
              <w:t>a availability and linkage. The selection of included persons c</w:t>
            </w:r>
            <w:r w:rsidRPr="00652533">
              <w:t>an be described in the text and/or by means of the study flow diagram.</w:t>
            </w:r>
          </w:p>
        </w:tc>
        <w:tc>
          <w:tcPr>
            <w:tcW w:w="692" w:type="pct"/>
          </w:tcPr>
          <w:p w14:paraId="7E361BE2" w14:textId="1ADE8AC2" w:rsidR="00896260" w:rsidRDefault="00896260" w:rsidP="00896260">
            <w:r>
              <w:rPr>
                <w:rFonts w:hint="eastAsia"/>
                <w:lang w:eastAsia="zh-CN"/>
              </w:rPr>
              <w:t>Results 3.1 (Page 6)</w:t>
            </w:r>
          </w:p>
        </w:tc>
      </w:tr>
      <w:tr w:rsidR="00896260" w:rsidRPr="00B71B11" w14:paraId="369AE326" w14:textId="77777777" w:rsidTr="00F279AF">
        <w:tc>
          <w:tcPr>
            <w:tcW w:w="669" w:type="pct"/>
          </w:tcPr>
          <w:p w14:paraId="1EEDA18D" w14:textId="77777777" w:rsidR="00896260" w:rsidRPr="00B71B11" w:rsidRDefault="00896260" w:rsidP="00896260">
            <w:r>
              <w:t>Descriptive data</w:t>
            </w:r>
          </w:p>
        </w:tc>
        <w:tc>
          <w:tcPr>
            <w:tcW w:w="268" w:type="pct"/>
          </w:tcPr>
          <w:p w14:paraId="1D5B6688" w14:textId="77777777" w:rsidR="00896260" w:rsidRDefault="00896260" w:rsidP="00896260">
            <w:r>
              <w:t>14</w:t>
            </w:r>
          </w:p>
        </w:tc>
        <w:tc>
          <w:tcPr>
            <w:tcW w:w="1188" w:type="pct"/>
          </w:tcPr>
          <w:p w14:paraId="56792DBF" w14:textId="77777777" w:rsidR="00896260" w:rsidRDefault="00896260" w:rsidP="00896260">
            <w:r>
              <w:t>(a) Give characteristics of study participants (</w:t>
            </w:r>
            <w:r w:rsidRPr="00484509">
              <w:rPr>
                <w:i/>
              </w:rPr>
              <w:t>e.g.</w:t>
            </w:r>
            <w:r>
              <w:t>, demographic, clinical, social) and information on exposures and potential confounders</w:t>
            </w:r>
          </w:p>
          <w:p w14:paraId="01DCD706" w14:textId="77777777" w:rsidR="00896260" w:rsidRDefault="00896260" w:rsidP="00896260">
            <w:r>
              <w:t>(b) Indicate the number of participants with missing data for each variable of interest</w:t>
            </w:r>
          </w:p>
          <w:p w14:paraId="1031C478" w14:textId="77777777" w:rsidR="00896260" w:rsidRDefault="00896260" w:rsidP="00896260">
            <w:r>
              <w:t xml:space="preserve">(c) </w:t>
            </w:r>
            <w:r w:rsidRPr="001C1D5D">
              <w:rPr>
                <w:i/>
              </w:rPr>
              <w:t>Cohort study</w:t>
            </w:r>
            <w:r>
              <w:t xml:space="preserve"> - summarise follow-up time (</w:t>
            </w:r>
            <w:r w:rsidRPr="00484509">
              <w:rPr>
                <w:i/>
              </w:rPr>
              <w:t>e.g.</w:t>
            </w:r>
            <w:r>
              <w:t>, average and total amount)</w:t>
            </w:r>
          </w:p>
        </w:tc>
        <w:tc>
          <w:tcPr>
            <w:tcW w:w="782" w:type="pct"/>
          </w:tcPr>
          <w:p w14:paraId="604AE76B" w14:textId="0D3626C3" w:rsidR="00896260" w:rsidRDefault="00896260" w:rsidP="00896260">
            <w:r w:rsidRPr="00E7060E">
              <w:t xml:space="preserve">Results, 3.1 (Page </w:t>
            </w:r>
            <w:r>
              <w:rPr>
                <w:rFonts w:hint="eastAsia"/>
                <w:lang w:eastAsia="zh-CN"/>
              </w:rPr>
              <w:t>6</w:t>
            </w:r>
            <w:r w:rsidRPr="00E7060E">
              <w:t>) &amp; Table 1</w:t>
            </w:r>
            <w:r>
              <w:rPr>
                <w:rFonts w:hint="eastAsia"/>
                <w:lang w:eastAsia="zh-CN"/>
              </w:rPr>
              <w:t xml:space="preserve"> </w:t>
            </w:r>
            <w:r w:rsidRPr="00E7060E">
              <w:t xml:space="preserve">(Page </w:t>
            </w:r>
            <w:r>
              <w:rPr>
                <w:rFonts w:hint="eastAsia"/>
                <w:lang w:eastAsia="zh-CN"/>
              </w:rPr>
              <w:t>7</w:t>
            </w:r>
            <w:r w:rsidRPr="00E7060E">
              <w:t>)</w:t>
            </w:r>
          </w:p>
        </w:tc>
        <w:tc>
          <w:tcPr>
            <w:tcW w:w="1401" w:type="pct"/>
          </w:tcPr>
          <w:p w14:paraId="349CCAB7" w14:textId="77777777" w:rsidR="00896260" w:rsidRDefault="00896260" w:rsidP="00896260"/>
        </w:tc>
        <w:tc>
          <w:tcPr>
            <w:tcW w:w="692" w:type="pct"/>
          </w:tcPr>
          <w:p w14:paraId="7E1995F5" w14:textId="7C7BB180" w:rsidR="00896260" w:rsidRDefault="00896260" w:rsidP="00896260">
            <w:r w:rsidRPr="00E7060E">
              <w:t xml:space="preserve">Results, 3.1 (Page </w:t>
            </w:r>
            <w:r>
              <w:rPr>
                <w:rFonts w:hint="eastAsia"/>
                <w:lang w:eastAsia="zh-CN"/>
              </w:rPr>
              <w:t>6</w:t>
            </w:r>
            <w:r w:rsidRPr="00E7060E">
              <w:t>) &amp; Table 1</w:t>
            </w:r>
            <w:r>
              <w:rPr>
                <w:rFonts w:hint="eastAsia"/>
                <w:lang w:eastAsia="zh-CN"/>
              </w:rPr>
              <w:t xml:space="preserve"> </w:t>
            </w:r>
            <w:r w:rsidRPr="00E7060E">
              <w:t xml:space="preserve">(Page </w:t>
            </w:r>
            <w:r>
              <w:rPr>
                <w:rFonts w:hint="eastAsia"/>
                <w:lang w:eastAsia="zh-CN"/>
              </w:rPr>
              <w:t>7</w:t>
            </w:r>
            <w:r w:rsidRPr="00E7060E">
              <w:t>)</w:t>
            </w:r>
          </w:p>
        </w:tc>
      </w:tr>
      <w:tr w:rsidR="00896260" w:rsidRPr="00B71B11" w14:paraId="12D7E1EA" w14:textId="77777777" w:rsidTr="00F279AF">
        <w:tc>
          <w:tcPr>
            <w:tcW w:w="669" w:type="pct"/>
          </w:tcPr>
          <w:p w14:paraId="6F08E81E" w14:textId="77777777" w:rsidR="00896260" w:rsidRPr="00B71B11" w:rsidRDefault="00896260" w:rsidP="00896260">
            <w:r>
              <w:t>Outcome data</w:t>
            </w:r>
          </w:p>
        </w:tc>
        <w:tc>
          <w:tcPr>
            <w:tcW w:w="268" w:type="pct"/>
          </w:tcPr>
          <w:p w14:paraId="43BDB365" w14:textId="77777777" w:rsidR="00896260" w:rsidRDefault="00896260" w:rsidP="00896260">
            <w:r>
              <w:t>15</w:t>
            </w:r>
          </w:p>
        </w:tc>
        <w:tc>
          <w:tcPr>
            <w:tcW w:w="1188" w:type="pct"/>
          </w:tcPr>
          <w:p w14:paraId="5F980421" w14:textId="77777777" w:rsidR="00896260" w:rsidRPr="001C1D5D" w:rsidRDefault="00896260" w:rsidP="00896260">
            <w:pPr>
              <w:autoSpaceDE w:val="0"/>
              <w:autoSpaceDN w:val="0"/>
              <w:adjustRightInd w:val="0"/>
            </w:pPr>
            <w:r w:rsidRPr="001C1D5D">
              <w:rPr>
                <w:i/>
              </w:rPr>
              <w:t>Cohort study</w:t>
            </w:r>
            <w:r>
              <w:t xml:space="preserve"> - </w:t>
            </w:r>
            <w:r w:rsidRPr="001C1D5D">
              <w:t>Report numbers of outcome events or summary measures over time</w:t>
            </w:r>
          </w:p>
          <w:p w14:paraId="65E3490B" w14:textId="77777777" w:rsidR="00896260" w:rsidRPr="001C1D5D" w:rsidRDefault="00896260" w:rsidP="00896260">
            <w:pPr>
              <w:autoSpaceDE w:val="0"/>
              <w:autoSpaceDN w:val="0"/>
              <w:adjustRightInd w:val="0"/>
            </w:pPr>
            <w:r w:rsidRPr="001C1D5D">
              <w:rPr>
                <w:i/>
              </w:rPr>
              <w:lastRenderedPageBreak/>
              <w:t>Case-control study</w:t>
            </w:r>
            <w:r>
              <w:t xml:space="preserve"> - </w:t>
            </w:r>
            <w:r w:rsidRPr="001C1D5D">
              <w:t>Report numbers in each exposure category, or summary measures of exposure</w:t>
            </w:r>
          </w:p>
          <w:p w14:paraId="5B7609C7" w14:textId="77777777" w:rsidR="00896260" w:rsidRPr="001C1D5D" w:rsidRDefault="00896260" w:rsidP="00896260">
            <w:r w:rsidRPr="001C1D5D">
              <w:rPr>
                <w:i/>
              </w:rPr>
              <w:t>Cross-sectional study</w:t>
            </w:r>
            <w:r>
              <w:t xml:space="preserve"> - </w:t>
            </w:r>
            <w:r w:rsidRPr="001C1D5D">
              <w:t>Report numbers of outcome events or summary measures</w:t>
            </w:r>
          </w:p>
        </w:tc>
        <w:tc>
          <w:tcPr>
            <w:tcW w:w="782" w:type="pct"/>
          </w:tcPr>
          <w:p w14:paraId="5A620EE1" w14:textId="05B8B737" w:rsidR="00896260" w:rsidRDefault="00896260" w:rsidP="00896260">
            <w:r w:rsidRPr="00E7060E">
              <w:lastRenderedPageBreak/>
              <w:t xml:space="preserve">Results, 3.1 (Page </w:t>
            </w:r>
            <w:r>
              <w:rPr>
                <w:rFonts w:hint="eastAsia"/>
                <w:lang w:eastAsia="zh-CN"/>
              </w:rPr>
              <w:t>6-7</w:t>
            </w:r>
            <w:r w:rsidRPr="00E7060E">
              <w:t>)</w:t>
            </w:r>
          </w:p>
        </w:tc>
        <w:tc>
          <w:tcPr>
            <w:tcW w:w="1401" w:type="pct"/>
          </w:tcPr>
          <w:p w14:paraId="7EE1A3AD" w14:textId="77777777" w:rsidR="00896260" w:rsidRDefault="00896260" w:rsidP="00896260"/>
        </w:tc>
        <w:tc>
          <w:tcPr>
            <w:tcW w:w="692" w:type="pct"/>
          </w:tcPr>
          <w:p w14:paraId="3151312A" w14:textId="5237B3DD" w:rsidR="00896260" w:rsidRDefault="00896260" w:rsidP="00896260">
            <w:r w:rsidRPr="00E7060E">
              <w:t xml:space="preserve">Results, 3.1 (Page </w:t>
            </w:r>
            <w:r>
              <w:rPr>
                <w:rFonts w:hint="eastAsia"/>
                <w:lang w:eastAsia="zh-CN"/>
              </w:rPr>
              <w:t>6-7</w:t>
            </w:r>
            <w:r w:rsidRPr="00E7060E">
              <w:t>)</w:t>
            </w:r>
          </w:p>
        </w:tc>
      </w:tr>
      <w:tr w:rsidR="00896260" w:rsidRPr="00B71B11" w14:paraId="610DEC8D" w14:textId="77777777" w:rsidTr="00F279AF">
        <w:tc>
          <w:tcPr>
            <w:tcW w:w="669" w:type="pct"/>
          </w:tcPr>
          <w:p w14:paraId="7F0296AF" w14:textId="77777777" w:rsidR="00896260" w:rsidRPr="00B71B11" w:rsidRDefault="00896260" w:rsidP="00896260">
            <w:r>
              <w:t>Main results</w:t>
            </w:r>
          </w:p>
        </w:tc>
        <w:tc>
          <w:tcPr>
            <w:tcW w:w="268" w:type="pct"/>
          </w:tcPr>
          <w:p w14:paraId="215BBF1F" w14:textId="77777777" w:rsidR="00896260" w:rsidRDefault="00896260" w:rsidP="00896260">
            <w:r>
              <w:t>16</w:t>
            </w:r>
          </w:p>
        </w:tc>
        <w:tc>
          <w:tcPr>
            <w:tcW w:w="1188" w:type="pct"/>
          </w:tcPr>
          <w:p w14:paraId="57BFD25D" w14:textId="77777777" w:rsidR="00896260" w:rsidRPr="001C1D5D" w:rsidRDefault="00896260" w:rsidP="00896260">
            <w:pPr>
              <w:autoSpaceDE w:val="0"/>
              <w:autoSpaceDN w:val="0"/>
              <w:adjustRightInd w:val="0"/>
            </w:pPr>
            <w:r w:rsidRPr="001C1D5D">
              <w:t>(a) Give unadjusted estimates and, if applicable, confounder-adjusted estimates and their precision (e.g., 95% confidence interval).</w:t>
            </w:r>
            <w:r>
              <w:t xml:space="preserve"> </w:t>
            </w:r>
            <w:r w:rsidRPr="001C1D5D">
              <w:t>Make clear which confounders were adjusted for and why they were included</w:t>
            </w:r>
          </w:p>
          <w:p w14:paraId="74F62C46" w14:textId="77777777" w:rsidR="00896260" w:rsidRPr="001C1D5D" w:rsidRDefault="00896260" w:rsidP="00896260">
            <w:pPr>
              <w:autoSpaceDE w:val="0"/>
              <w:autoSpaceDN w:val="0"/>
              <w:adjustRightInd w:val="0"/>
            </w:pPr>
            <w:r w:rsidRPr="001C1D5D">
              <w:t>(b) Report category boundaries when continuous variables were categorized</w:t>
            </w:r>
          </w:p>
          <w:p w14:paraId="230D6840" w14:textId="77777777" w:rsidR="00896260" w:rsidRPr="001C1D5D" w:rsidRDefault="00896260" w:rsidP="00896260">
            <w:r w:rsidRPr="001C1D5D">
              <w:t>(c) If relevant, consider translating estimates of relative risk into absolute risk for a meaningful time period</w:t>
            </w:r>
          </w:p>
        </w:tc>
        <w:tc>
          <w:tcPr>
            <w:tcW w:w="782" w:type="pct"/>
          </w:tcPr>
          <w:p w14:paraId="54652B9A" w14:textId="15A911DF" w:rsidR="00896260" w:rsidRDefault="00896260" w:rsidP="00896260">
            <w:pPr>
              <w:ind w:left="120" w:hangingChars="50" w:hanging="120"/>
              <w:rPr>
                <w:lang w:eastAsia="zh-CN"/>
              </w:rPr>
            </w:pPr>
            <w:r w:rsidRPr="00E7060E">
              <w:t xml:space="preserve">Results 3.2 (Page </w:t>
            </w:r>
            <w:r>
              <w:rPr>
                <w:rFonts w:hint="eastAsia"/>
                <w:lang w:eastAsia="zh-CN"/>
              </w:rPr>
              <w:t>8</w:t>
            </w:r>
            <w:r w:rsidRPr="00E7060E">
              <w:t xml:space="preserve">) </w:t>
            </w:r>
            <w:r>
              <w:rPr>
                <w:rFonts w:hint="eastAsia"/>
                <w:lang w:eastAsia="zh-CN"/>
              </w:rPr>
              <w:t xml:space="preserve">3.3 (Page 10-11) </w:t>
            </w:r>
            <w:r w:rsidRPr="00E7060E">
              <w:t xml:space="preserve">&amp; Table 2 (Page </w:t>
            </w:r>
            <w:r>
              <w:rPr>
                <w:rFonts w:hint="eastAsia"/>
                <w:lang w:eastAsia="zh-CN"/>
              </w:rPr>
              <w:t>8-9</w:t>
            </w:r>
            <w:r w:rsidRPr="00E7060E">
              <w:t>)</w:t>
            </w:r>
            <w:r>
              <w:rPr>
                <w:rFonts w:hint="eastAsia"/>
                <w:lang w:eastAsia="zh-CN"/>
              </w:rPr>
              <w:t xml:space="preserve"> &amp; </w:t>
            </w:r>
            <w:r w:rsidRPr="00E7060E">
              <w:t xml:space="preserve">Table </w:t>
            </w:r>
            <w:r>
              <w:rPr>
                <w:rFonts w:hint="eastAsia"/>
                <w:lang w:eastAsia="zh-CN"/>
              </w:rPr>
              <w:t>3</w:t>
            </w:r>
            <w:r w:rsidRPr="00E7060E">
              <w:t xml:space="preserve"> (Page </w:t>
            </w:r>
            <w:r>
              <w:rPr>
                <w:rFonts w:hint="eastAsia"/>
                <w:lang w:eastAsia="zh-CN"/>
              </w:rPr>
              <w:t>10-11</w:t>
            </w:r>
            <w:r w:rsidRPr="00E7060E">
              <w:t>)</w:t>
            </w:r>
            <w:r>
              <w:rPr>
                <w:rFonts w:hint="eastAsia"/>
                <w:lang w:eastAsia="zh-CN"/>
              </w:rPr>
              <w:t xml:space="preserve"> &amp; Figure 1 (Page 9) </w:t>
            </w:r>
          </w:p>
        </w:tc>
        <w:tc>
          <w:tcPr>
            <w:tcW w:w="1401" w:type="pct"/>
          </w:tcPr>
          <w:p w14:paraId="4846904E" w14:textId="77777777" w:rsidR="00896260" w:rsidRDefault="00896260" w:rsidP="00896260"/>
        </w:tc>
        <w:tc>
          <w:tcPr>
            <w:tcW w:w="692" w:type="pct"/>
          </w:tcPr>
          <w:p w14:paraId="561AE69D" w14:textId="7EF79697" w:rsidR="00896260" w:rsidRDefault="00896260" w:rsidP="00896260">
            <w:r w:rsidRPr="00E7060E">
              <w:t xml:space="preserve">Results 3.2 (Page </w:t>
            </w:r>
            <w:r>
              <w:rPr>
                <w:rFonts w:hint="eastAsia"/>
                <w:lang w:eastAsia="zh-CN"/>
              </w:rPr>
              <w:t>8</w:t>
            </w:r>
            <w:r w:rsidRPr="00E7060E">
              <w:t xml:space="preserve">) </w:t>
            </w:r>
            <w:r>
              <w:rPr>
                <w:rFonts w:hint="eastAsia"/>
                <w:lang w:eastAsia="zh-CN"/>
              </w:rPr>
              <w:t xml:space="preserve">3.3 (Page 10-11) </w:t>
            </w:r>
            <w:r w:rsidRPr="00E7060E">
              <w:t xml:space="preserve">&amp; Table 2 (Page </w:t>
            </w:r>
            <w:r>
              <w:rPr>
                <w:rFonts w:hint="eastAsia"/>
                <w:lang w:eastAsia="zh-CN"/>
              </w:rPr>
              <w:t>8-9</w:t>
            </w:r>
            <w:r w:rsidRPr="00E7060E">
              <w:t>)</w:t>
            </w:r>
            <w:r>
              <w:rPr>
                <w:rFonts w:hint="eastAsia"/>
                <w:lang w:eastAsia="zh-CN"/>
              </w:rPr>
              <w:t xml:space="preserve"> &amp; </w:t>
            </w:r>
            <w:r w:rsidRPr="00E7060E">
              <w:t xml:space="preserve">Table </w:t>
            </w:r>
            <w:r>
              <w:rPr>
                <w:rFonts w:hint="eastAsia"/>
                <w:lang w:eastAsia="zh-CN"/>
              </w:rPr>
              <w:t>3</w:t>
            </w:r>
            <w:r w:rsidRPr="00E7060E">
              <w:t xml:space="preserve"> (Page </w:t>
            </w:r>
            <w:r>
              <w:rPr>
                <w:rFonts w:hint="eastAsia"/>
                <w:lang w:eastAsia="zh-CN"/>
              </w:rPr>
              <w:t>10-11</w:t>
            </w:r>
            <w:r w:rsidRPr="00E7060E">
              <w:t>)</w:t>
            </w:r>
            <w:r>
              <w:rPr>
                <w:rFonts w:hint="eastAsia"/>
                <w:lang w:eastAsia="zh-CN"/>
              </w:rPr>
              <w:t xml:space="preserve"> &amp; Figure 1 (Page 9)</w:t>
            </w:r>
          </w:p>
        </w:tc>
      </w:tr>
      <w:tr w:rsidR="00896260" w:rsidRPr="00B71B11" w14:paraId="632A83C5" w14:textId="77777777" w:rsidTr="00F279AF">
        <w:tc>
          <w:tcPr>
            <w:tcW w:w="669" w:type="pct"/>
          </w:tcPr>
          <w:p w14:paraId="6E38BD0E" w14:textId="77777777" w:rsidR="00896260" w:rsidRPr="00B71B11" w:rsidRDefault="00896260" w:rsidP="00896260">
            <w:r>
              <w:t>Other analyses</w:t>
            </w:r>
          </w:p>
        </w:tc>
        <w:tc>
          <w:tcPr>
            <w:tcW w:w="268" w:type="pct"/>
          </w:tcPr>
          <w:p w14:paraId="11B9A824" w14:textId="77777777" w:rsidR="00896260" w:rsidRDefault="00896260" w:rsidP="00896260">
            <w:r>
              <w:t>17</w:t>
            </w:r>
          </w:p>
        </w:tc>
        <w:tc>
          <w:tcPr>
            <w:tcW w:w="1188" w:type="pct"/>
          </w:tcPr>
          <w:p w14:paraId="1A742FD8" w14:textId="77777777" w:rsidR="00896260" w:rsidRPr="001C1D5D" w:rsidRDefault="00896260" w:rsidP="00896260">
            <w:r w:rsidRPr="001C1D5D">
              <w:t>Report other analyses done—e.g., analyses of subgroups and interactions, and sensitivity analyses</w:t>
            </w:r>
          </w:p>
        </w:tc>
        <w:tc>
          <w:tcPr>
            <w:tcW w:w="782" w:type="pct"/>
          </w:tcPr>
          <w:p w14:paraId="765C1EDF" w14:textId="7E69112F" w:rsidR="00896260" w:rsidRDefault="00896260" w:rsidP="00896260">
            <w:pPr>
              <w:rPr>
                <w:lang w:eastAsia="zh-CN"/>
              </w:rPr>
            </w:pPr>
            <w:r>
              <w:rPr>
                <w:rFonts w:hint="eastAsia"/>
                <w:lang w:eastAsia="zh-CN"/>
              </w:rPr>
              <w:t>NA</w:t>
            </w:r>
          </w:p>
        </w:tc>
        <w:tc>
          <w:tcPr>
            <w:tcW w:w="1401" w:type="pct"/>
          </w:tcPr>
          <w:p w14:paraId="47195410" w14:textId="77777777" w:rsidR="00896260" w:rsidRDefault="00896260" w:rsidP="00896260"/>
        </w:tc>
        <w:tc>
          <w:tcPr>
            <w:tcW w:w="692" w:type="pct"/>
          </w:tcPr>
          <w:p w14:paraId="31BAB7D0" w14:textId="0F922564" w:rsidR="00896260" w:rsidRDefault="00896260" w:rsidP="00896260">
            <w:r>
              <w:rPr>
                <w:rFonts w:hint="eastAsia"/>
                <w:lang w:eastAsia="zh-CN"/>
              </w:rPr>
              <w:t>NA</w:t>
            </w:r>
          </w:p>
        </w:tc>
      </w:tr>
      <w:tr w:rsidR="00896260" w:rsidRPr="00B71B11" w14:paraId="453905D3" w14:textId="77777777" w:rsidTr="00F279AF">
        <w:tc>
          <w:tcPr>
            <w:tcW w:w="5000" w:type="pct"/>
            <w:gridSpan w:val="6"/>
            <w:shd w:val="clear" w:color="auto" w:fill="BFBFBF" w:themeFill="background1" w:themeFillShade="BF"/>
          </w:tcPr>
          <w:p w14:paraId="710E1B44" w14:textId="77777777" w:rsidR="00896260" w:rsidRPr="00B71B11" w:rsidRDefault="00896260" w:rsidP="00896260">
            <w:r w:rsidRPr="00B71B11">
              <w:rPr>
                <w:b/>
              </w:rPr>
              <w:t>Discussion</w:t>
            </w:r>
          </w:p>
        </w:tc>
      </w:tr>
      <w:tr w:rsidR="00896260" w:rsidRPr="00B71B11" w14:paraId="5A95A0AB" w14:textId="77777777" w:rsidTr="00F279AF">
        <w:tc>
          <w:tcPr>
            <w:tcW w:w="669" w:type="pct"/>
          </w:tcPr>
          <w:p w14:paraId="37A14EE3" w14:textId="77777777" w:rsidR="00896260" w:rsidRPr="00B71B11" w:rsidRDefault="00896260" w:rsidP="00896260">
            <w:r>
              <w:t>Key results</w:t>
            </w:r>
          </w:p>
        </w:tc>
        <w:tc>
          <w:tcPr>
            <w:tcW w:w="268" w:type="pct"/>
          </w:tcPr>
          <w:p w14:paraId="425C2F22" w14:textId="77777777" w:rsidR="00896260" w:rsidRPr="00B71B11" w:rsidRDefault="00896260" w:rsidP="00896260">
            <w:r>
              <w:t>18</w:t>
            </w:r>
          </w:p>
        </w:tc>
        <w:tc>
          <w:tcPr>
            <w:tcW w:w="1188" w:type="pct"/>
          </w:tcPr>
          <w:p w14:paraId="65890EEE" w14:textId="77777777" w:rsidR="00896260" w:rsidRPr="001C1D5D" w:rsidRDefault="00896260" w:rsidP="00896260">
            <w:r w:rsidRPr="001C1D5D">
              <w:t>Summarise key results with reference to study objectives</w:t>
            </w:r>
          </w:p>
        </w:tc>
        <w:tc>
          <w:tcPr>
            <w:tcW w:w="782" w:type="pct"/>
          </w:tcPr>
          <w:p w14:paraId="560EA9A9" w14:textId="32F95F30" w:rsidR="00896260" w:rsidRPr="00B71B11" w:rsidRDefault="00896260" w:rsidP="00896260">
            <w:r w:rsidRPr="00E7060E">
              <w:t xml:space="preserve">Discussion (Page </w:t>
            </w:r>
            <w:r>
              <w:rPr>
                <w:rFonts w:hint="eastAsia"/>
                <w:lang w:eastAsia="zh-CN"/>
              </w:rPr>
              <w:t>11</w:t>
            </w:r>
            <w:r w:rsidRPr="00E7060E">
              <w:t>)</w:t>
            </w:r>
          </w:p>
        </w:tc>
        <w:tc>
          <w:tcPr>
            <w:tcW w:w="1401" w:type="pct"/>
          </w:tcPr>
          <w:p w14:paraId="0B8F9323" w14:textId="77777777" w:rsidR="00896260" w:rsidRPr="00B71B11" w:rsidRDefault="00896260" w:rsidP="00896260"/>
        </w:tc>
        <w:tc>
          <w:tcPr>
            <w:tcW w:w="692" w:type="pct"/>
          </w:tcPr>
          <w:p w14:paraId="1E0C57EB" w14:textId="1D5D78FA" w:rsidR="00896260" w:rsidRPr="00B71B11" w:rsidRDefault="00896260" w:rsidP="00896260">
            <w:r w:rsidRPr="00E7060E">
              <w:t xml:space="preserve">Discussion (Page </w:t>
            </w:r>
            <w:r>
              <w:rPr>
                <w:rFonts w:hint="eastAsia"/>
                <w:lang w:eastAsia="zh-CN"/>
              </w:rPr>
              <w:t>11</w:t>
            </w:r>
            <w:r w:rsidRPr="00E7060E">
              <w:t>)</w:t>
            </w:r>
          </w:p>
        </w:tc>
      </w:tr>
      <w:tr w:rsidR="00896260" w:rsidRPr="00B71B11" w14:paraId="11EE08AF" w14:textId="77777777" w:rsidTr="00F279AF">
        <w:tc>
          <w:tcPr>
            <w:tcW w:w="669" w:type="pct"/>
          </w:tcPr>
          <w:p w14:paraId="3941B935" w14:textId="77777777" w:rsidR="00896260" w:rsidRPr="00B71B11" w:rsidRDefault="00896260" w:rsidP="00896260">
            <w:r w:rsidRPr="00B71B11">
              <w:t>Limitations</w:t>
            </w:r>
          </w:p>
        </w:tc>
        <w:tc>
          <w:tcPr>
            <w:tcW w:w="268" w:type="pct"/>
          </w:tcPr>
          <w:p w14:paraId="296AEE1D" w14:textId="77777777" w:rsidR="00896260" w:rsidRPr="00B71B11" w:rsidRDefault="00896260" w:rsidP="00896260">
            <w:r>
              <w:t>19</w:t>
            </w:r>
          </w:p>
        </w:tc>
        <w:tc>
          <w:tcPr>
            <w:tcW w:w="1188" w:type="pct"/>
          </w:tcPr>
          <w:p w14:paraId="063D896F" w14:textId="77777777" w:rsidR="00896260" w:rsidRPr="001C1D5D" w:rsidRDefault="00896260" w:rsidP="00896260">
            <w:pPr>
              <w:autoSpaceDE w:val="0"/>
              <w:autoSpaceDN w:val="0"/>
              <w:adjustRightInd w:val="0"/>
            </w:pPr>
            <w:r w:rsidRPr="001C1D5D">
              <w:t>Discuss limitations of the study, taking into account sources of potential bias or imprecision. Discuss both direction and magnitude of any potential bias</w:t>
            </w:r>
          </w:p>
        </w:tc>
        <w:tc>
          <w:tcPr>
            <w:tcW w:w="782" w:type="pct"/>
          </w:tcPr>
          <w:p w14:paraId="01CE11F6" w14:textId="5F149086" w:rsidR="00896260" w:rsidRDefault="00896260" w:rsidP="00896260">
            <w:pPr>
              <w:rPr>
                <w:lang w:eastAsia="zh-CN"/>
              </w:rPr>
            </w:pPr>
            <w:r>
              <w:rPr>
                <w:rFonts w:hint="eastAsia"/>
                <w:lang w:eastAsia="zh-CN"/>
              </w:rPr>
              <w:t>Limitation (Page 13-14)</w:t>
            </w:r>
          </w:p>
        </w:tc>
        <w:tc>
          <w:tcPr>
            <w:tcW w:w="1401" w:type="pct"/>
          </w:tcPr>
          <w:p w14:paraId="5993CB67" w14:textId="77777777" w:rsidR="00896260" w:rsidRPr="00B71B11" w:rsidRDefault="00896260" w:rsidP="00896260">
            <w:r>
              <w:t xml:space="preserve">RECORD 19.1: </w:t>
            </w:r>
            <w:r w:rsidRPr="00B71B11">
              <w:t>Discuss the implications of using data that were not created or collected to answer the specific research question(s). Include discussion of misclassification bias, unmeasured confounding, missing data, and changing eligibility over time</w:t>
            </w:r>
            <w:r>
              <w:t>, as they pertain to the study being reported.</w:t>
            </w:r>
          </w:p>
        </w:tc>
        <w:tc>
          <w:tcPr>
            <w:tcW w:w="692" w:type="pct"/>
          </w:tcPr>
          <w:p w14:paraId="15EF21BD" w14:textId="464CCE50" w:rsidR="00896260" w:rsidRDefault="00896260" w:rsidP="00896260">
            <w:r>
              <w:rPr>
                <w:rFonts w:hint="eastAsia"/>
                <w:lang w:eastAsia="zh-CN"/>
              </w:rPr>
              <w:t>Limitation (Page 13-14)</w:t>
            </w:r>
          </w:p>
        </w:tc>
      </w:tr>
      <w:tr w:rsidR="00896260" w:rsidRPr="00B71B11" w14:paraId="2B170FF5" w14:textId="77777777" w:rsidTr="00F279AF">
        <w:tc>
          <w:tcPr>
            <w:tcW w:w="669" w:type="pct"/>
          </w:tcPr>
          <w:p w14:paraId="73CFDDD0" w14:textId="77777777" w:rsidR="00896260" w:rsidRPr="00B71B11" w:rsidRDefault="00896260" w:rsidP="00896260">
            <w:r>
              <w:lastRenderedPageBreak/>
              <w:t>Interpretation</w:t>
            </w:r>
          </w:p>
        </w:tc>
        <w:tc>
          <w:tcPr>
            <w:tcW w:w="268" w:type="pct"/>
          </w:tcPr>
          <w:p w14:paraId="087D7644" w14:textId="77777777" w:rsidR="00896260" w:rsidRDefault="00896260" w:rsidP="00896260">
            <w:r>
              <w:t>20</w:t>
            </w:r>
          </w:p>
        </w:tc>
        <w:tc>
          <w:tcPr>
            <w:tcW w:w="1188" w:type="pct"/>
          </w:tcPr>
          <w:p w14:paraId="502ED25D" w14:textId="77777777" w:rsidR="00896260" w:rsidRPr="001C1D5D" w:rsidRDefault="00896260" w:rsidP="00896260">
            <w:pPr>
              <w:autoSpaceDE w:val="0"/>
              <w:autoSpaceDN w:val="0"/>
              <w:adjustRightInd w:val="0"/>
            </w:pPr>
            <w:r w:rsidRPr="001C1D5D">
              <w:t>Give a cautious overall interpretation of results considering objectives, limitations, multiplicity of analyses, results from similar studies,</w:t>
            </w:r>
            <w:r>
              <w:t xml:space="preserve"> </w:t>
            </w:r>
            <w:r w:rsidRPr="001C1D5D">
              <w:t>and other relevant evidence</w:t>
            </w:r>
          </w:p>
        </w:tc>
        <w:tc>
          <w:tcPr>
            <w:tcW w:w="782" w:type="pct"/>
          </w:tcPr>
          <w:p w14:paraId="2F491473" w14:textId="30CDBE24" w:rsidR="00896260" w:rsidRDefault="00896260" w:rsidP="00896260">
            <w:r w:rsidRPr="00E7060E">
              <w:t xml:space="preserve">Discussion (Page </w:t>
            </w:r>
            <w:r>
              <w:rPr>
                <w:rFonts w:hint="eastAsia"/>
                <w:lang w:eastAsia="zh-CN"/>
              </w:rPr>
              <w:t>11-13</w:t>
            </w:r>
            <w:r w:rsidRPr="00E7060E">
              <w:t>)</w:t>
            </w:r>
          </w:p>
        </w:tc>
        <w:tc>
          <w:tcPr>
            <w:tcW w:w="1401" w:type="pct"/>
          </w:tcPr>
          <w:p w14:paraId="21A25160" w14:textId="77777777" w:rsidR="00896260" w:rsidRDefault="00896260" w:rsidP="00896260"/>
        </w:tc>
        <w:tc>
          <w:tcPr>
            <w:tcW w:w="692" w:type="pct"/>
          </w:tcPr>
          <w:p w14:paraId="6B18A24B" w14:textId="551B73FB" w:rsidR="00896260" w:rsidRDefault="00896260" w:rsidP="00896260">
            <w:r w:rsidRPr="00E7060E">
              <w:t xml:space="preserve">Discussion (Page </w:t>
            </w:r>
            <w:r>
              <w:rPr>
                <w:rFonts w:hint="eastAsia"/>
                <w:lang w:eastAsia="zh-CN"/>
              </w:rPr>
              <w:t>11-13</w:t>
            </w:r>
            <w:r w:rsidRPr="00E7060E">
              <w:t>)</w:t>
            </w:r>
          </w:p>
        </w:tc>
      </w:tr>
      <w:tr w:rsidR="00896260" w:rsidRPr="00B71B11" w14:paraId="5089AA8E" w14:textId="77777777" w:rsidTr="00F279AF">
        <w:tc>
          <w:tcPr>
            <w:tcW w:w="669" w:type="pct"/>
          </w:tcPr>
          <w:p w14:paraId="2ECBF575" w14:textId="77777777" w:rsidR="00896260" w:rsidRPr="00B71B11" w:rsidRDefault="00896260" w:rsidP="00896260">
            <w:r>
              <w:t>Generalisability</w:t>
            </w:r>
          </w:p>
        </w:tc>
        <w:tc>
          <w:tcPr>
            <w:tcW w:w="268" w:type="pct"/>
          </w:tcPr>
          <w:p w14:paraId="61945FF8" w14:textId="77777777" w:rsidR="00896260" w:rsidRDefault="00896260" w:rsidP="00896260">
            <w:r>
              <w:t>21</w:t>
            </w:r>
          </w:p>
        </w:tc>
        <w:tc>
          <w:tcPr>
            <w:tcW w:w="1188" w:type="pct"/>
          </w:tcPr>
          <w:p w14:paraId="14329E77" w14:textId="77777777" w:rsidR="00896260" w:rsidRPr="001C1D5D" w:rsidRDefault="00896260" w:rsidP="00896260">
            <w:pPr>
              <w:autoSpaceDE w:val="0"/>
              <w:autoSpaceDN w:val="0"/>
              <w:adjustRightInd w:val="0"/>
            </w:pPr>
            <w:r w:rsidRPr="001C1D5D">
              <w:t>Discuss the generalisability (external validity) of the study results</w:t>
            </w:r>
          </w:p>
        </w:tc>
        <w:tc>
          <w:tcPr>
            <w:tcW w:w="782" w:type="pct"/>
          </w:tcPr>
          <w:p w14:paraId="74F5E7E3" w14:textId="3716EAB7" w:rsidR="00896260" w:rsidRDefault="00896260" w:rsidP="00896260">
            <w:r w:rsidRPr="00E7060E">
              <w:t>Discussion (Page</w:t>
            </w:r>
            <w:r>
              <w:rPr>
                <w:rFonts w:hint="eastAsia"/>
                <w:lang w:eastAsia="zh-CN"/>
              </w:rPr>
              <w:t xml:space="preserve"> 13</w:t>
            </w:r>
            <w:r w:rsidRPr="00E7060E">
              <w:t>)</w:t>
            </w:r>
          </w:p>
        </w:tc>
        <w:tc>
          <w:tcPr>
            <w:tcW w:w="1401" w:type="pct"/>
          </w:tcPr>
          <w:p w14:paraId="18CDD332" w14:textId="77777777" w:rsidR="00896260" w:rsidRDefault="00896260" w:rsidP="00896260"/>
        </w:tc>
        <w:tc>
          <w:tcPr>
            <w:tcW w:w="692" w:type="pct"/>
          </w:tcPr>
          <w:p w14:paraId="2B2BF603" w14:textId="05373870" w:rsidR="00896260" w:rsidRDefault="00896260" w:rsidP="00896260">
            <w:r w:rsidRPr="00E7060E">
              <w:t>Discussion (Page</w:t>
            </w:r>
            <w:r>
              <w:rPr>
                <w:rFonts w:hint="eastAsia"/>
                <w:lang w:eastAsia="zh-CN"/>
              </w:rPr>
              <w:t xml:space="preserve"> 13</w:t>
            </w:r>
            <w:r w:rsidRPr="00E7060E">
              <w:t>)</w:t>
            </w:r>
          </w:p>
        </w:tc>
      </w:tr>
      <w:tr w:rsidR="00896260" w:rsidRPr="00B71B11" w14:paraId="3B4F664A" w14:textId="77777777" w:rsidTr="00F279AF">
        <w:tc>
          <w:tcPr>
            <w:tcW w:w="5000" w:type="pct"/>
            <w:gridSpan w:val="6"/>
            <w:shd w:val="clear" w:color="auto" w:fill="BFBFBF" w:themeFill="background1" w:themeFillShade="BF"/>
          </w:tcPr>
          <w:p w14:paraId="4C60DEC7" w14:textId="77777777" w:rsidR="00896260" w:rsidRPr="00B71B11" w:rsidRDefault="00896260" w:rsidP="00896260">
            <w:pPr>
              <w:rPr>
                <w:bCs/>
              </w:rPr>
            </w:pPr>
            <w:r>
              <w:rPr>
                <w:b/>
              </w:rPr>
              <w:t>Other Information</w:t>
            </w:r>
          </w:p>
        </w:tc>
      </w:tr>
      <w:tr w:rsidR="00896260" w:rsidRPr="00B71B11" w14:paraId="2187AB32" w14:textId="77777777" w:rsidTr="00F279AF">
        <w:tc>
          <w:tcPr>
            <w:tcW w:w="669" w:type="pct"/>
          </w:tcPr>
          <w:p w14:paraId="7013F13B" w14:textId="77777777" w:rsidR="00896260" w:rsidRDefault="00896260" w:rsidP="00896260">
            <w:r>
              <w:t>Funding</w:t>
            </w:r>
          </w:p>
        </w:tc>
        <w:tc>
          <w:tcPr>
            <w:tcW w:w="268" w:type="pct"/>
          </w:tcPr>
          <w:p w14:paraId="481A6828" w14:textId="77777777" w:rsidR="00896260" w:rsidRDefault="00896260" w:rsidP="00896260">
            <w:r>
              <w:t>22</w:t>
            </w:r>
          </w:p>
        </w:tc>
        <w:tc>
          <w:tcPr>
            <w:tcW w:w="1188" w:type="pct"/>
          </w:tcPr>
          <w:p w14:paraId="381AACF6" w14:textId="77777777" w:rsidR="00896260" w:rsidRPr="00B71B11" w:rsidRDefault="00896260" w:rsidP="00896260">
            <w:pPr>
              <w:autoSpaceDE w:val="0"/>
              <w:autoSpaceDN w:val="0"/>
              <w:adjustRightInd w:val="0"/>
              <w:rPr>
                <w:bCs/>
              </w:rPr>
            </w:pPr>
            <w:r w:rsidRPr="001C1D5D">
              <w:t>Give the source of funding and the role of the funders for the present study and, if applicable, for the original study on which the</w:t>
            </w:r>
            <w:r>
              <w:t xml:space="preserve"> </w:t>
            </w:r>
            <w:r w:rsidRPr="001C1D5D">
              <w:t>present article is based</w:t>
            </w:r>
          </w:p>
        </w:tc>
        <w:tc>
          <w:tcPr>
            <w:tcW w:w="782" w:type="pct"/>
          </w:tcPr>
          <w:p w14:paraId="726A1874" w14:textId="1D5A22A8" w:rsidR="00896260" w:rsidRPr="00B71B11" w:rsidRDefault="00896260" w:rsidP="00896260">
            <w:pPr>
              <w:rPr>
                <w:bCs/>
                <w:lang w:eastAsia="zh-CN"/>
              </w:rPr>
            </w:pPr>
            <w:r>
              <w:rPr>
                <w:rFonts w:hint="eastAsia"/>
                <w:bCs/>
                <w:lang w:eastAsia="zh-CN"/>
              </w:rPr>
              <w:t>Funding (Page 14)</w:t>
            </w:r>
          </w:p>
        </w:tc>
        <w:tc>
          <w:tcPr>
            <w:tcW w:w="1401" w:type="pct"/>
          </w:tcPr>
          <w:p w14:paraId="6B391818" w14:textId="77777777" w:rsidR="00896260" w:rsidRPr="00B71B11" w:rsidRDefault="00896260" w:rsidP="00896260">
            <w:pPr>
              <w:rPr>
                <w:bCs/>
              </w:rPr>
            </w:pPr>
          </w:p>
        </w:tc>
        <w:tc>
          <w:tcPr>
            <w:tcW w:w="692" w:type="pct"/>
          </w:tcPr>
          <w:p w14:paraId="085E3799" w14:textId="59254A37" w:rsidR="00896260" w:rsidRPr="00B71B11" w:rsidRDefault="00896260" w:rsidP="00896260">
            <w:pPr>
              <w:rPr>
                <w:bCs/>
              </w:rPr>
            </w:pPr>
            <w:r>
              <w:rPr>
                <w:rFonts w:hint="eastAsia"/>
                <w:bCs/>
                <w:lang w:eastAsia="zh-CN"/>
              </w:rPr>
              <w:t>Funding (Page 14)</w:t>
            </w:r>
          </w:p>
        </w:tc>
      </w:tr>
      <w:tr w:rsidR="00896260" w:rsidRPr="00B71B11" w14:paraId="22B7E579" w14:textId="77777777" w:rsidTr="00F279AF">
        <w:tc>
          <w:tcPr>
            <w:tcW w:w="669" w:type="pct"/>
          </w:tcPr>
          <w:p w14:paraId="6CBF62FF" w14:textId="77777777" w:rsidR="00896260" w:rsidRPr="001C1D5D" w:rsidRDefault="00896260" w:rsidP="00896260">
            <w:r>
              <w:t>Accessibility of protocol, raw data, and programming code</w:t>
            </w:r>
          </w:p>
        </w:tc>
        <w:tc>
          <w:tcPr>
            <w:tcW w:w="268" w:type="pct"/>
          </w:tcPr>
          <w:p w14:paraId="0545B592" w14:textId="77777777" w:rsidR="00896260" w:rsidRPr="00B71B11" w:rsidRDefault="00896260" w:rsidP="00896260"/>
        </w:tc>
        <w:tc>
          <w:tcPr>
            <w:tcW w:w="1188" w:type="pct"/>
          </w:tcPr>
          <w:p w14:paraId="5E5348ED" w14:textId="77777777" w:rsidR="00896260" w:rsidRPr="00B71B11" w:rsidRDefault="00896260" w:rsidP="00896260">
            <w:pPr>
              <w:rPr>
                <w:bCs/>
              </w:rPr>
            </w:pPr>
            <w:r>
              <w:rPr>
                <w:bCs/>
              </w:rPr>
              <w:t>..</w:t>
            </w:r>
          </w:p>
        </w:tc>
        <w:tc>
          <w:tcPr>
            <w:tcW w:w="782" w:type="pct"/>
          </w:tcPr>
          <w:p w14:paraId="3C21905A" w14:textId="3AD7F17C" w:rsidR="00896260" w:rsidRDefault="00896260" w:rsidP="00896260">
            <w:pPr>
              <w:rPr>
                <w:bCs/>
                <w:lang w:eastAsia="zh-CN"/>
              </w:rPr>
            </w:pPr>
            <w:r w:rsidRPr="00E7060E">
              <w:rPr>
                <w:bCs/>
              </w:rPr>
              <w:t>Data Availability</w:t>
            </w:r>
            <w:r>
              <w:rPr>
                <w:rFonts w:hint="eastAsia"/>
                <w:bCs/>
                <w:lang w:eastAsia="zh-CN"/>
              </w:rPr>
              <w:t xml:space="preserve"> (Page 14)</w:t>
            </w:r>
          </w:p>
        </w:tc>
        <w:tc>
          <w:tcPr>
            <w:tcW w:w="1401" w:type="pct"/>
          </w:tcPr>
          <w:p w14:paraId="6EABA7E1" w14:textId="77777777" w:rsidR="00896260" w:rsidRPr="00B71B11" w:rsidRDefault="00896260" w:rsidP="00896260">
            <w:r>
              <w:rPr>
                <w:bCs/>
              </w:rPr>
              <w:t xml:space="preserve">RECORD 22.1: </w:t>
            </w:r>
            <w:r w:rsidRPr="00B71B11">
              <w:rPr>
                <w:bCs/>
              </w:rPr>
              <w:t>Authors should provide information on</w:t>
            </w:r>
            <w:r>
              <w:rPr>
                <w:bCs/>
              </w:rPr>
              <w:t xml:space="preserve"> </w:t>
            </w:r>
            <w:r w:rsidRPr="00B71B11">
              <w:rPr>
                <w:bCs/>
              </w:rPr>
              <w:t>how to access any supplemental information such as the study protocol, raw data, or programming code.</w:t>
            </w:r>
          </w:p>
        </w:tc>
        <w:tc>
          <w:tcPr>
            <w:tcW w:w="692" w:type="pct"/>
          </w:tcPr>
          <w:p w14:paraId="4A54651D" w14:textId="16669783" w:rsidR="00896260" w:rsidRDefault="00896260" w:rsidP="00896260">
            <w:pPr>
              <w:rPr>
                <w:bCs/>
              </w:rPr>
            </w:pPr>
            <w:r w:rsidRPr="00E7060E">
              <w:rPr>
                <w:bCs/>
              </w:rPr>
              <w:t>Data Availability</w:t>
            </w:r>
            <w:r>
              <w:rPr>
                <w:rFonts w:hint="eastAsia"/>
                <w:bCs/>
                <w:lang w:eastAsia="zh-CN"/>
              </w:rPr>
              <w:t xml:space="preserve"> (Page 14)</w:t>
            </w:r>
          </w:p>
        </w:tc>
      </w:tr>
    </w:tbl>
    <w:p w14:paraId="03EB27EE" w14:textId="77777777" w:rsidR="0061487D" w:rsidRDefault="0061487D"/>
    <w:p w14:paraId="6F67882F" w14:textId="77777777" w:rsidR="00F279AF" w:rsidRDefault="00F279AF">
      <w:r>
        <w:t xml:space="preserve">*Reference: Benchimol EI, Smeeth L, Guttmann A, Harron K, Moher D, Petersen I, </w:t>
      </w:r>
      <w:r w:rsidRPr="00652533">
        <w:t>S</w:t>
      </w:r>
      <w:r w:rsidRPr="00652533">
        <w:rPr>
          <w:color w:val="000000"/>
        </w:rPr>
        <w:t>ø</w:t>
      </w:r>
      <w:r>
        <w:t xml:space="preserve">rensen HT, von Elm E, Langan SM, the RECORD Working Committee.  The REporting of studies Conducted using Observational Routinely-collected health Data (RECORD) Statement.  </w:t>
      </w:r>
      <w:r>
        <w:rPr>
          <w:i/>
        </w:rPr>
        <w:t xml:space="preserve">PLoS Medicine </w:t>
      </w:r>
      <w:r>
        <w:t>2015; in press.</w:t>
      </w:r>
    </w:p>
    <w:p w14:paraId="71E07226" w14:textId="77777777" w:rsidR="00F279AF" w:rsidRDefault="00F279AF"/>
    <w:p w14:paraId="4A881E68" w14:textId="3B6B9C52" w:rsidR="00793F99" w:rsidRDefault="00F279AF">
      <w:r>
        <w:t>*Checklist is protected under Creative Commons Attribution (</w:t>
      </w:r>
      <w:hyperlink r:id="rId7" w:history="1">
        <w:r w:rsidRPr="00F279AF">
          <w:rPr>
            <w:rStyle w:val="Hyperlink"/>
          </w:rPr>
          <w:t>CC BY</w:t>
        </w:r>
      </w:hyperlink>
      <w:r>
        <w:t>) license.</w:t>
      </w:r>
    </w:p>
    <w:p w14:paraId="5C0CE7EC" w14:textId="1257A4D9" w:rsidR="00793F99" w:rsidRPr="00793F99" w:rsidRDefault="00793F99">
      <w:pPr>
        <w:rPr>
          <w:b/>
          <w:bCs/>
        </w:rPr>
      </w:pPr>
      <w:r>
        <w:br w:type="page"/>
      </w:r>
      <w:r w:rsidRPr="00793F99">
        <w:rPr>
          <w:b/>
          <w:bCs/>
        </w:rPr>
        <w:lastRenderedPageBreak/>
        <w:t>Supplementary Material 2</w:t>
      </w:r>
    </w:p>
    <w:p w14:paraId="2D8C54DE" w14:textId="77777777" w:rsidR="00793F99" w:rsidRDefault="00793F99" w:rsidP="00793F99">
      <w:pPr>
        <w:pStyle w:val="Title"/>
      </w:pPr>
      <w:r>
        <w:rPr>
          <w:rFonts w:hint="eastAsia"/>
        </w:rPr>
        <w:t>Definition of cardiovascular death and heart failure rehospitalization</w:t>
      </w:r>
      <w:r>
        <w:rPr>
          <w:rFonts w:hint="eastAsia"/>
        </w:rPr>
        <w:fldChar w:fldCharType="begin">
          <w:fldData xml:space="preserve">PEVuZE5vdGU+PENpdGU+PEF1dGhvcj5BbmtlcjwvQXV0aG9yPjxZZWFyPjIwMjE8L1llYXI+PFJl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</w:fldData>
        </w:fldChar>
      </w:r>
      <w:r>
        <w:rPr>
          <w:rFonts w:hint="eastAsia"/>
        </w:rPr>
        <w:instrText xml:space="preserve"> ADDIN EN.CITE </w:instrText>
      </w:r>
      <w:r>
        <w:rPr>
          <w:rFonts w:hint="eastAsia"/>
        </w:rPr>
        <w:fldChar w:fldCharType="begin">
          <w:fldData xml:space="preserve">PEVuZE5vdGU+PENpdGU+PEF1dGhvcj5BbmtlcjwvQXV0aG9yPjxZZWFyPjIwMjE8L1llYXI+PFJl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</w:fldData>
        </w:fldChar>
      </w:r>
      <w:r>
        <w:rPr>
          <w:rFonts w:hint="eastAsia"/>
        </w:rPr>
        <w:instrText xml:space="preserve"> ADDIN EN.CITE.DATA </w:instrText>
      </w:r>
      <w:r>
        <w:rPr>
          <w:rFonts w:hint="eastAsia"/>
        </w:rPr>
      </w:r>
      <w:r>
        <w:rPr>
          <w:rFonts w:hint="eastAsia"/>
        </w:rPr>
        <w:fldChar w:fldCharType="end"/>
      </w:r>
      <w:r>
        <w:rPr>
          <w:rFonts w:hint="eastAsia"/>
        </w:rPr>
      </w:r>
      <w:r>
        <w:rPr>
          <w:rFonts w:hint="eastAsia"/>
        </w:rPr>
        <w:fldChar w:fldCharType="separate"/>
      </w:r>
      <w:r w:rsidRPr="005D0B73">
        <w:rPr>
          <w:rFonts w:hint="eastAsia"/>
          <w:noProof/>
          <w:vertAlign w:val="superscript"/>
        </w:rPr>
        <w:t>1</w:t>
      </w:r>
      <w:r>
        <w:rPr>
          <w:rFonts w:hint="eastAsia"/>
        </w:rPr>
        <w:fldChar w:fldCharType="end"/>
      </w:r>
    </w:p>
    <w:p w14:paraId="7BA08D81" w14:textId="77777777" w:rsidR="00793F99" w:rsidRPr="00DA3998" w:rsidRDefault="00793F99" w:rsidP="00793F99">
      <w:pPr>
        <w:rPr>
          <w:b/>
          <w:bCs/>
          <w:sz w:val="32"/>
          <w:szCs w:val="32"/>
        </w:rPr>
      </w:pPr>
      <w:r w:rsidRPr="00DA3998">
        <w:rPr>
          <w:rFonts w:hint="eastAsia"/>
          <w:b/>
          <w:bCs/>
          <w:sz w:val="32"/>
          <w:szCs w:val="32"/>
        </w:rPr>
        <w:t>Cardiovascular death:</w:t>
      </w:r>
    </w:p>
    <w:p w14:paraId="59618B4B" w14:textId="77777777" w:rsidR="00793F99" w:rsidRDefault="00793F99" w:rsidP="00793F99">
      <w:pPr>
        <w:ind w:firstLineChars="150" w:firstLine="360"/>
      </w:pPr>
      <w:r>
        <w:rPr>
          <w:rFonts w:hint="eastAsia"/>
        </w:rPr>
        <w:t xml:space="preserve">1. Death due to Acute Myocardial Infarction: refers to a death by any cardiovascular mechanism (e.g., arrhythmia, sudden death, heart failure, stroke, pulmonary embolus, peripheral arterial disease) </w:t>
      </w:r>
      <w:r>
        <w:rPr>
          <w:rFonts w:hint="eastAsia"/>
        </w:rPr>
        <w:t>≤</w:t>
      </w:r>
      <w:r>
        <w:rPr>
          <w:rFonts w:hint="eastAsia"/>
        </w:rPr>
        <w:t xml:space="preserve">30 days after a MI related to the immediate consequences of the MI, such as  progressive heart failure or recalcitrant arrhythmia. We note that there may be assessable mechanisms of cardiovascular death during this time period, but for simplicity, if the cardiovascular death occurs </w:t>
      </w:r>
      <w:r>
        <w:rPr>
          <w:rFonts w:hint="eastAsia"/>
        </w:rPr>
        <w:t>≤</w:t>
      </w:r>
      <w:r>
        <w:rPr>
          <w:rFonts w:hint="eastAsia"/>
        </w:rPr>
        <w:t xml:space="preserve"> 30 days of the myocardial infarction, it will be considered a death due to myocardial infarction. Acute MI should beverified to the extent possible by the diagnostic criteria outlined for acute MI or by autopsy findings showing recent MI or recent coronary thrombosis. </w:t>
      </w:r>
    </w:p>
    <w:p w14:paraId="0E2998C9" w14:textId="77777777" w:rsidR="00793F99" w:rsidRDefault="00793F99" w:rsidP="00793F99">
      <w:pPr>
        <w:ind w:firstLineChars="150" w:firstLine="360"/>
      </w:pPr>
      <w:r>
        <w:rPr>
          <w:rFonts w:hint="eastAsia"/>
        </w:rPr>
        <w:t xml:space="preserve">Death resulting from a procedure to treat a MI (percutaneous coronary intervention (PCI), coronary artery bypass graft surgery (CABG)), or to treat a complication resulting from MI, should also be considered death due to acute MI. Death resulting from an elective coronary procedure to treat myocardial ischemia (i.e. chronic stable angina) or death due to a MI that occurs as a direct consequence of a CV investigation/procedure/operation should be considered as a death due to a CV procedure. </w:t>
      </w:r>
    </w:p>
    <w:p w14:paraId="6CD71702" w14:textId="77777777" w:rsidR="00793F99" w:rsidRDefault="00793F99" w:rsidP="00793F99">
      <w:pPr>
        <w:ind w:firstLineChars="150" w:firstLine="360"/>
      </w:pPr>
      <w:r>
        <w:rPr>
          <w:rFonts w:hint="eastAsia"/>
        </w:rPr>
        <w:t xml:space="preserve">2. Sudden Cardiac Death refers to a death that occurs unexpectedly, not following an acute MI, and includes the following deaths: </w:t>
      </w:r>
    </w:p>
    <w:p w14:paraId="129A8637" w14:textId="77777777" w:rsidR="00793F99" w:rsidRDefault="00793F99" w:rsidP="00793F99">
      <w:pPr>
        <w:ind w:firstLineChars="150" w:firstLine="360"/>
      </w:pPr>
      <w:r>
        <w:rPr>
          <w:rFonts w:hint="eastAsia"/>
        </w:rPr>
        <w:t xml:space="preserve">a. Death witnessed and occurring without new or worsening symptoms </w:t>
      </w:r>
    </w:p>
    <w:p w14:paraId="4D1BA167" w14:textId="77777777" w:rsidR="00793F99" w:rsidRDefault="00793F99" w:rsidP="00793F99">
      <w:pPr>
        <w:ind w:firstLineChars="150" w:firstLine="360"/>
      </w:pPr>
      <w:r>
        <w:rPr>
          <w:rFonts w:hint="eastAsia"/>
        </w:rPr>
        <w:t xml:space="preserve">b. Death witnessed within 60 minutes of the onset of new or worsening cardiac symptoms, unless the symptoms suggest acute MI </w:t>
      </w:r>
    </w:p>
    <w:p w14:paraId="380BD9D0" w14:textId="77777777" w:rsidR="00793F99" w:rsidRDefault="00793F99" w:rsidP="00793F99">
      <w:pPr>
        <w:ind w:firstLineChars="150" w:firstLine="360"/>
      </w:pPr>
      <w:r>
        <w:rPr>
          <w:rFonts w:hint="eastAsia"/>
        </w:rPr>
        <w:t xml:space="preserve">c. Death witnessed and attributed to an identified arrhythmia (e.g., captured on an electrocardiographic (ECG) recording, witnessed on a monitor, or unwitnessed but found on implantable cardioverter-defibrillator review) </w:t>
      </w:r>
    </w:p>
    <w:p w14:paraId="39AFE1E5" w14:textId="77777777" w:rsidR="00793F99" w:rsidRDefault="00793F99" w:rsidP="00793F99">
      <w:pPr>
        <w:ind w:firstLineChars="150" w:firstLine="360"/>
      </w:pPr>
      <w:r>
        <w:rPr>
          <w:rFonts w:hint="eastAsia"/>
        </w:rPr>
        <w:t xml:space="preserve">d. Death after unsuccessful resuscitation from cardiac arrest (e.g., implantable cardioverter defibrillator (ICD) unresponsive sudden cardiac death, pulseless electrical activity arrest) </w:t>
      </w:r>
    </w:p>
    <w:p w14:paraId="2B79E629" w14:textId="77777777" w:rsidR="00793F99" w:rsidRDefault="00793F99" w:rsidP="00793F99">
      <w:pPr>
        <w:ind w:firstLineChars="150" w:firstLine="360"/>
      </w:pPr>
      <w:r>
        <w:rPr>
          <w:rFonts w:hint="eastAsia"/>
        </w:rPr>
        <w:t xml:space="preserve">e. Death after successful resuscitation from cardiac arrest and without identification of a specific cardiac or non-cardiac etiology </w:t>
      </w:r>
    </w:p>
    <w:p w14:paraId="7E7F6FCF" w14:textId="77777777" w:rsidR="00793F99" w:rsidRDefault="00793F99" w:rsidP="00793F99">
      <w:pPr>
        <w:ind w:firstLineChars="150" w:firstLine="360"/>
      </w:pPr>
      <w:r>
        <w:rPr>
          <w:rFonts w:hint="eastAsia"/>
        </w:rPr>
        <w:t xml:space="preserve">f. Unwitnessed death in a subject seen alive and clinically stable </w:t>
      </w:r>
      <w:r>
        <w:rPr>
          <w:rFonts w:hint="eastAsia"/>
        </w:rPr>
        <w:t>≤</w:t>
      </w:r>
      <w:r>
        <w:rPr>
          <w:rFonts w:hint="eastAsia"/>
        </w:rPr>
        <w:t xml:space="preserve"> 72 hours prior to being found dead without any evidence supporting a specific non-cardiovascular cause of death (information regarding the patient</w:t>
      </w:r>
      <w:r>
        <w:rPr>
          <w:rFonts w:hint="eastAsia"/>
        </w:rPr>
        <w:t>’</w:t>
      </w:r>
      <w:r>
        <w:rPr>
          <w:rFonts w:hint="eastAsia"/>
        </w:rPr>
        <w:t>s clinical status preceding death should be provided, if available)</w:t>
      </w:r>
    </w:p>
    <w:p w14:paraId="79F14BE3" w14:textId="77777777" w:rsidR="00793F99" w:rsidRDefault="00793F99" w:rsidP="00793F99">
      <w:pPr>
        <w:ind w:firstLineChars="150" w:firstLine="360"/>
      </w:pPr>
      <w:r>
        <w:rPr>
          <w:rFonts w:hint="eastAsia"/>
        </w:rPr>
        <w:t xml:space="preserve">Unless additional information suggests an alternate specific cause of death (e.g., Death due to Other Cardiovascular Causes), if a patient is noted to be alive </w:t>
      </w:r>
      <w:r>
        <w:rPr>
          <w:rFonts w:hint="eastAsia"/>
        </w:rPr>
        <w:t>≤</w:t>
      </w:r>
      <w:r>
        <w:rPr>
          <w:rFonts w:hint="eastAsia"/>
        </w:rPr>
        <w:t xml:space="preserve">72 hours of being found dead, sudden cardiac death (criterion 2f) should be recorded. For patients who were not observed alive within 72 hours of death, undetermined cause of death should be recorded (e.g., a subject found dead in bed, but who had not been seen by family for several days). </w:t>
      </w:r>
    </w:p>
    <w:p w14:paraId="38F92EB0" w14:textId="77777777" w:rsidR="00793F99" w:rsidRDefault="00793F99" w:rsidP="00793F99">
      <w:pPr>
        <w:ind w:firstLineChars="150" w:firstLine="360"/>
      </w:pPr>
      <w:r>
        <w:rPr>
          <w:rFonts w:hint="eastAsia"/>
        </w:rPr>
        <w:t xml:space="preserve">3. Death due to Heart Failure refers to a death in association with clinically worsening symptoms and/or signs of heart failure regardless of HF etiology. Deaths due to heart failure can have various etiologies, including single or recurrent myocardial infarctions, ischemic or non-ischemic cardiomyopathy, hypertension, or valvular disease. </w:t>
      </w:r>
    </w:p>
    <w:p w14:paraId="4A80ED14" w14:textId="77777777" w:rsidR="00793F99" w:rsidRDefault="00793F99" w:rsidP="00793F99">
      <w:pPr>
        <w:ind w:firstLineChars="150" w:firstLine="360"/>
      </w:pPr>
      <w:r>
        <w:rPr>
          <w:rFonts w:hint="eastAsia"/>
        </w:rPr>
        <w:t xml:space="preserve">New or worsening signs and/or symptoms of congestive heart failure (CHF) may include any of the following: </w:t>
      </w:r>
    </w:p>
    <w:p w14:paraId="4F13FB9F" w14:textId="77777777" w:rsidR="00793F99" w:rsidRDefault="00793F99" w:rsidP="00793F99">
      <w:pPr>
        <w:ind w:firstLineChars="150" w:firstLine="360"/>
      </w:pPr>
      <w:r>
        <w:rPr>
          <w:rFonts w:hint="eastAsia"/>
        </w:rPr>
        <w:t>•</w:t>
      </w:r>
      <w:r>
        <w:rPr>
          <w:rFonts w:hint="eastAsia"/>
        </w:rPr>
        <w:t xml:space="preserve"> New or increasing symptoms and/or signs of heart failure requiring the initiation of, or an increase in, treatment directed at heart failure or occurring in a patient already receiving maximal therapy for heart failure </w:t>
      </w:r>
    </w:p>
    <w:p w14:paraId="4CA8D70E" w14:textId="77777777" w:rsidR="00793F99" w:rsidRDefault="00793F99" w:rsidP="00793F99">
      <w:pPr>
        <w:ind w:firstLineChars="150" w:firstLine="360"/>
      </w:pPr>
      <w:r>
        <w:rPr>
          <w:rFonts w:hint="eastAsia"/>
        </w:rPr>
        <w:lastRenderedPageBreak/>
        <w:t>•</w:t>
      </w:r>
      <w:r>
        <w:rPr>
          <w:rFonts w:hint="eastAsia"/>
        </w:rPr>
        <w:t xml:space="preserve"> Heart failure symptoms or signs requiring continuous intravenous therapy or oxygen administration </w:t>
      </w:r>
    </w:p>
    <w:p w14:paraId="044F1B31" w14:textId="77777777" w:rsidR="00793F99" w:rsidRDefault="00793F99" w:rsidP="00793F99">
      <w:pPr>
        <w:ind w:firstLineChars="150" w:firstLine="360"/>
      </w:pPr>
      <w:r>
        <w:rPr>
          <w:rFonts w:hint="eastAsia"/>
        </w:rPr>
        <w:t>•</w:t>
      </w:r>
      <w:r>
        <w:rPr>
          <w:rFonts w:hint="eastAsia"/>
        </w:rPr>
        <w:t xml:space="preserve"> Confinement to bed predominantly due to heart failure symptoms </w:t>
      </w:r>
    </w:p>
    <w:p w14:paraId="69D2D7E0" w14:textId="77777777" w:rsidR="00793F99" w:rsidRDefault="00793F99" w:rsidP="00793F99">
      <w:pPr>
        <w:ind w:firstLineChars="150" w:firstLine="360"/>
      </w:pPr>
      <w:r>
        <w:rPr>
          <w:rFonts w:hint="eastAsia"/>
        </w:rPr>
        <w:t>•</w:t>
      </w:r>
      <w:r>
        <w:rPr>
          <w:rFonts w:hint="eastAsia"/>
        </w:rPr>
        <w:t xml:space="preserve"> Pulmonary edema sufficient to cause tachypnea and distress not occurring in the context of an acute myocardial infarction or as the consequence of a primary event </w:t>
      </w:r>
    </w:p>
    <w:p w14:paraId="58B0AB9A" w14:textId="77777777" w:rsidR="00793F99" w:rsidRDefault="00793F99" w:rsidP="00793F99">
      <w:pPr>
        <w:ind w:firstLineChars="150" w:firstLine="360"/>
      </w:pPr>
      <w:r>
        <w:rPr>
          <w:rFonts w:hint="eastAsia"/>
        </w:rPr>
        <w:t>•</w:t>
      </w:r>
      <w:r>
        <w:rPr>
          <w:rFonts w:hint="eastAsia"/>
        </w:rPr>
        <w:t xml:space="preserve"> Cardiogenic shock, manifest as clinical signs and symptoms of hypoperfusion felt to be secondary to cardiac dysfunction, and not occurring in the context of an acute myocardial infarction or as the consequence of a primary arrhythmic event </w:t>
      </w:r>
    </w:p>
    <w:p w14:paraId="0CB41D1F" w14:textId="77777777" w:rsidR="00793F99" w:rsidRDefault="00793F99" w:rsidP="00793F99">
      <w:pPr>
        <w:ind w:firstLineChars="150" w:firstLine="360"/>
      </w:pPr>
      <w:r>
        <w:rPr>
          <w:rFonts w:hint="eastAsia"/>
        </w:rPr>
        <w:t>•</w:t>
      </w:r>
      <w:r>
        <w:rPr>
          <w:rFonts w:hint="eastAsia"/>
        </w:rPr>
        <w:t xml:space="preserve"> Patients who are hospitalized and are being actively treated for heart failure and who have a sudden death as the terminal event will be classified as having a heart failure related death. </w:t>
      </w:r>
    </w:p>
    <w:p w14:paraId="74CDF07F" w14:textId="77777777" w:rsidR="00793F99" w:rsidRDefault="00793F99" w:rsidP="00793F99">
      <w:pPr>
        <w:ind w:firstLineChars="150" w:firstLine="360"/>
      </w:pPr>
      <w:r>
        <w:rPr>
          <w:rFonts w:hint="eastAsia"/>
        </w:rPr>
        <w:t xml:space="preserve">4. Death due to Stroke refers to death after a stroke that is either a direct consequence of the stroke or a complication of the stroke. Acute stroke should be verified to the extent possible by the diagnostic criteria outlined for stroke. </w:t>
      </w:r>
    </w:p>
    <w:p w14:paraId="1B9027DB" w14:textId="77777777" w:rsidR="00793F99" w:rsidRDefault="00793F99" w:rsidP="00793F99">
      <w:pPr>
        <w:ind w:firstLineChars="150" w:firstLine="360"/>
      </w:pPr>
      <w:r>
        <w:rPr>
          <w:rFonts w:hint="eastAsia"/>
        </w:rPr>
        <w:t xml:space="preserve">5. Death due to Cardiovascular Procedures refers to death caused by the immediate complications of a cardiac procedure. </w:t>
      </w:r>
    </w:p>
    <w:p w14:paraId="0455CFCF" w14:textId="77777777" w:rsidR="00793F99" w:rsidRDefault="00793F99" w:rsidP="00793F99">
      <w:pPr>
        <w:ind w:firstLineChars="150" w:firstLine="360"/>
      </w:pPr>
      <w:r>
        <w:rPr>
          <w:rFonts w:hint="eastAsia"/>
        </w:rPr>
        <w:t xml:space="preserve">6. Death due to Cardiovascular Hemorrhage refers to death related to hemorrhage such as a non-stroke intracranial hemorrhage, non-procedural or non-traumatic vascular rupture (e.g., aortic aneurysm), or hemorrhage causing cardiac tamponade. </w:t>
      </w:r>
    </w:p>
    <w:p w14:paraId="6B11E41B" w14:textId="77777777" w:rsidR="00793F99" w:rsidRPr="00DA3998" w:rsidRDefault="00793F99" w:rsidP="00793F99">
      <w:pPr>
        <w:ind w:firstLineChars="150" w:firstLine="360"/>
      </w:pPr>
      <w:r>
        <w:rPr>
          <w:rFonts w:hint="eastAsia"/>
        </w:rPr>
        <w:t>7. Death due to Other Cardiovascular Causes refers to a CV death not included in the above categories but with a specific, known cause (e.g., pulmonary embolism or peripheral arterial disease).</w:t>
      </w:r>
    </w:p>
    <w:p w14:paraId="2868CA95" w14:textId="77777777" w:rsidR="00793F99" w:rsidRDefault="00793F99" w:rsidP="00793F99">
      <w:r>
        <w:rPr>
          <w:rFonts w:hint="eastAsia"/>
        </w:rPr>
        <w:br w:type="page"/>
      </w:r>
    </w:p>
    <w:p w14:paraId="573089D3" w14:textId="77777777" w:rsidR="00793F99" w:rsidRPr="00DA3998" w:rsidRDefault="00793F99" w:rsidP="00793F99">
      <w:pPr>
        <w:rPr>
          <w:sz w:val="32"/>
          <w:szCs w:val="32"/>
        </w:rPr>
      </w:pPr>
      <w:r w:rsidRPr="00DA3998">
        <w:rPr>
          <w:rFonts w:hint="eastAsia"/>
          <w:b/>
          <w:bCs/>
          <w:sz w:val="32"/>
          <w:szCs w:val="32"/>
        </w:rPr>
        <w:lastRenderedPageBreak/>
        <w:t>Heart failure rehospitalization</w:t>
      </w:r>
      <w:r w:rsidRPr="00DA3998">
        <w:rPr>
          <w:rFonts w:hint="eastAsia"/>
          <w:sz w:val="32"/>
          <w:szCs w:val="32"/>
        </w:rPr>
        <w:t>：</w:t>
      </w:r>
    </w:p>
    <w:p w14:paraId="7C24395E" w14:textId="77777777" w:rsidR="00793F99" w:rsidRDefault="00793F99" w:rsidP="00793F99">
      <w:r>
        <w:rPr>
          <w:rFonts w:hint="eastAsia"/>
        </w:rPr>
        <w:t xml:space="preserve">A Heart Failure Hospitalization should include the following criteria: </w:t>
      </w:r>
    </w:p>
    <w:p w14:paraId="14B9C390" w14:textId="77777777" w:rsidR="00793F99" w:rsidRDefault="00793F99" w:rsidP="00793F99">
      <w:r>
        <w:rPr>
          <w:rFonts w:hint="eastAsia"/>
        </w:rPr>
        <w:t xml:space="preserve">1) The adjudicated primary diagnosis is admission to hospital for heart failure. </w:t>
      </w:r>
    </w:p>
    <w:p w14:paraId="35901AE5" w14:textId="77777777" w:rsidR="00793F99" w:rsidRDefault="00793F99" w:rsidP="00793F99">
      <w:r>
        <w:rPr>
          <w:rFonts w:hint="eastAsia"/>
        </w:rPr>
        <w:t>2) The patient</w:t>
      </w:r>
      <w:r>
        <w:rPr>
          <w:rFonts w:hint="eastAsia"/>
        </w:rPr>
        <w:t>’</w:t>
      </w:r>
      <w:r>
        <w:rPr>
          <w:rFonts w:hint="eastAsia"/>
        </w:rPr>
        <w:t xml:space="preserve">s length-of-stay in hospital extends for at least 12 hours (or a change in calendar date </w:t>
      </w:r>
    </w:p>
    <w:p w14:paraId="746483C7" w14:textId="77777777" w:rsidR="00793F99" w:rsidRDefault="00793F99" w:rsidP="00793F99">
      <w:r>
        <w:rPr>
          <w:rFonts w:hint="eastAsia"/>
        </w:rPr>
        <w:t xml:space="preserve">if the hospital admission and discharge times are unavailable). Emergency room visit for </w:t>
      </w:r>
      <w:r>
        <w:rPr>
          <w:rFonts w:hint="eastAsia"/>
        </w:rPr>
        <w:t>≥</w:t>
      </w:r>
      <w:r>
        <w:rPr>
          <w:rFonts w:hint="eastAsia"/>
        </w:rPr>
        <w:t xml:space="preserve"> 12 hours </w:t>
      </w:r>
    </w:p>
    <w:p w14:paraId="4F205929" w14:textId="77777777" w:rsidR="00793F99" w:rsidRDefault="00793F99" w:rsidP="00793F99">
      <w:r>
        <w:rPr>
          <w:rFonts w:hint="eastAsia"/>
        </w:rPr>
        <w:t xml:space="preserve">with intravenous therapy would be considered equivalent as admission to hospital. </w:t>
      </w:r>
    </w:p>
    <w:p w14:paraId="27095B14" w14:textId="77777777" w:rsidR="00793F99" w:rsidRDefault="00793F99" w:rsidP="00793F99">
      <w:r>
        <w:rPr>
          <w:rFonts w:hint="eastAsia"/>
        </w:rPr>
        <w:t xml:space="preserve">3) The patient exhibits documented new or worsening symptoms due to HF on presentation, including </w:t>
      </w:r>
    </w:p>
    <w:p w14:paraId="2CF7D84C" w14:textId="77777777" w:rsidR="00793F99" w:rsidRDefault="00793F99" w:rsidP="00793F99">
      <w:r>
        <w:rPr>
          <w:rFonts w:hint="eastAsia"/>
        </w:rPr>
        <w:t xml:space="preserve">at least ONE of the following: </w:t>
      </w:r>
    </w:p>
    <w:p w14:paraId="3B31A0C5" w14:textId="77777777" w:rsidR="00793F99" w:rsidRDefault="00793F99" w:rsidP="00793F99">
      <w:r>
        <w:rPr>
          <w:rFonts w:hint="eastAsia"/>
        </w:rPr>
        <w:t xml:space="preserve">a. Dyspnea (dyspnea with exertion, dyspnea at rest, orthopnea, paroxysmal dyspnea) </w:t>
      </w:r>
    </w:p>
    <w:p w14:paraId="79F17224" w14:textId="77777777" w:rsidR="00793F99" w:rsidRDefault="00793F99" w:rsidP="00793F99">
      <w:r>
        <w:rPr>
          <w:rFonts w:hint="eastAsia"/>
        </w:rPr>
        <w:t xml:space="preserve">b. Decreased exercise tolerance </w:t>
      </w:r>
    </w:p>
    <w:p w14:paraId="3EB4C158" w14:textId="77777777" w:rsidR="00793F99" w:rsidRDefault="00793F99" w:rsidP="00793F99">
      <w:r>
        <w:rPr>
          <w:rFonts w:hint="eastAsia"/>
        </w:rPr>
        <w:t xml:space="preserve">c. Fatigue </w:t>
      </w:r>
    </w:p>
    <w:p w14:paraId="376A26F5" w14:textId="77777777" w:rsidR="00793F99" w:rsidRDefault="00793F99" w:rsidP="00793F99">
      <w:r>
        <w:rPr>
          <w:rFonts w:hint="eastAsia"/>
        </w:rPr>
        <w:t xml:space="preserve">d. Other symptoms of worsened end-organ perfusion such as dizziness, mental confusion or volume overload such as weight gain or lower extremity swelling. </w:t>
      </w:r>
    </w:p>
    <w:p w14:paraId="7E65649C" w14:textId="77777777" w:rsidR="00793F99" w:rsidRDefault="00793F99" w:rsidP="00793F99">
      <w:r>
        <w:rPr>
          <w:rFonts w:hint="eastAsia"/>
        </w:rPr>
        <w:t xml:space="preserve">4) The patient has objective evidence of new or worsening HF, consisting of at least TWO physical examination findings OR one physical examination finding and at least ONE laboratory criterion), including: </w:t>
      </w:r>
    </w:p>
    <w:p w14:paraId="12D1AC30" w14:textId="77777777" w:rsidR="00793F99" w:rsidRDefault="00793F99" w:rsidP="00793F99">
      <w:r>
        <w:rPr>
          <w:rFonts w:hint="eastAsia"/>
        </w:rPr>
        <w:t xml:space="preserve">a. Physical examination findings considered to be due to heart failure, including new or </w:t>
      </w:r>
    </w:p>
    <w:p w14:paraId="10C75620" w14:textId="77777777" w:rsidR="00793F99" w:rsidRDefault="00793F99" w:rsidP="00793F99">
      <w:r>
        <w:rPr>
          <w:rFonts w:hint="eastAsia"/>
        </w:rPr>
        <w:t xml:space="preserve">worsened: </w:t>
      </w:r>
    </w:p>
    <w:p w14:paraId="4A3FD54D" w14:textId="77777777" w:rsidR="00793F99" w:rsidRDefault="00793F99" w:rsidP="00793F99">
      <w:pPr>
        <w:ind w:firstLineChars="150" w:firstLine="360"/>
      </w:pPr>
      <w:r>
        <w:rPr>
          <w:rFonts w:hint="eastAsia"/>
        </w:rPr>
        <w:t xml:space="preserve">i. Peripheral edema </w:t>
      </w:r>
    </w:p>
    <w:p w14:paraId="0DE6D659" w14:textId="77777777" w:rsidR="00793F99" w:rsidRDefault="00793F99" w:rsidP="00793F99">
      <w:pPr>
        <w:ind w:firstLineChars="150" w:firstLine="360"/>
      </w:pPr>
      <w:r>
        <w:rPr>
          <w:rFonts w:hint="eastAsia"/>
        </w:rPr>
        <w:t xml:space="preserve">ii. Increasing abdominal distention or ascites (in the absence of primary hepatic </w:t>
      </w:r>
    </w:p>
    <w:p w14:paraId="6BB9D2F8" w14:textId="77777777" w:rsidR="00793F99" w:rsidRDefault="00793F99" w:rsidP="00793F99">
      <w:r>
        <w:rPr>
          <w:rFonts w:hint="eastAsia"/>
        </w:rPr>
        <w:t xml:space="preserve">disease) </w:t>
      </w:r>
    </w:p>
    <w:p w14:paraId="52DF6E9A" w14:textId="77777777" w:rsidR="00793F99" w:rsidRDefault="00793F99" w:rsidP="00793F99">
      <w:pPr>
        <w:ind w:firstLineChars="150" w:firstLine="360"/>
      </w:pPr>
      <w:r>
        <w:rPr>
          <w:rFonts w:hint="eastAsia"/>
        </w:rPr>
        <w:t xml:space="preserve">iii. Pulmonary rales/crackles/crepitations </w:t>
      </w:r>
    </w:p>
    <w:p w14:paraId="60A2E32F" w14:textId="77777777" w:rsidR="00793F99" w:rsidRDefault="00793F99" w:rsidP="00793F99">
      <w:pPr>
        <w:ind w:firstLineChars="150" w:firstLine="360"/>
      </w:pPr>
      <w:r>
        <w:rPr>
          <w:rFonts w:hint="eastAsia"/>
        </w:rPr>
        <w:t xml:space="preserve">iv. Increased jugular venous pressure and/or hepatojugular reflux </w:t>
      </w:r>
    </w:p>
    <w:p w14:paraId="63F268B9" w14:textId="77777777" w:rsidR="00793F99" w:rsidRDefault="00793F99" w:rsidP="00793F99">
      <w:pPr>
        <w:ind w:firstLineChars="150" w:firstLine="360"/>
      </w:pPr>
      <w:r>
        <w:rPr>
          <w:rFonts w:hint="eastAsia"/>
        </w:rPr>
        <w:t xml:space="preserve">v. S3 gallop </w:t>
      </w:r>
    </w:p>
    <w:p w14:paraId="65A87B90" w14:textId="77777777" w:rsidR="00793F99" w:rsidRDefault="00793F99" w:rsidP="00793F99">
      <w:pPr>
        <w:ind w:firstLineChars="150" w:firstLine="360"/>
      </w:pPr>
      <w:r>
        <w:rPr>
          <w:rFonts w:hint="eastAsia"/>
        </w:rPr>
        <w:t xml:space="preserve">vi. Clinically significant or rapid weight gain thought to be related to fluid retention </w:t>
      </w:r>
    </w:p>
    <w:p w14:paraId="0B9934E8" w14:textId="77777777" w:rsidR="00793F99" w:rsidRDefault="00793F99" w:rsidP="00793F99">
      <w:r>
        <w:rPr>
          <w:rFonts w:hint="eastAsia"/>
        </w:rPr>
        <w:t xml:space="preserve">b. Laboratory evidence of new or worsening HF, if obtained within 24 hours of presentation, including: </w:t>
      </w:r>
    </w:p>
    <w:p w14:paraId="0F8F69D9" w14:textId="77777777" w:rsidR="00793F99" w:rsidRDefault="00793F99" w:rsidP="00793F99">
      <w:r>
        <w:rPr>
          <w:rFonts w:hint="eastAsia"/>
        </w:rPr>
        <w:t xml:space="preserve">c. Increased B-type natriuretic peptide (BNP)/ N-terminal pro-BNP (NT proBNP) concentrations consistent with decompensation of heart failure. In patients with chronically elevated natriuretic peptides, a significant increase should be noted above baseline. </w:t>
      </w:r>
    </w:p>
    <w:p w14:paraId="0BDC5AD7" w14:textId="77777777" w:rsidR="00793F99" w:rsidRDefault="00793F99" w:rsidP="00793F99">
      <w:r>
        <w:rPr>
          <w:rFonts w:hint="eastAsia"/>
        </w:rPr>
        <w:t xml:space="preserve">d. Radiological evidence of pulmonary congestion </w:t>
      </w:r>
    </w:p>
    <w:p w14:paraId="1F9595A4" w14:textId="77777777" w:rsidR="00793F99" w:rsidRDefault="00793F99" w:rsidP="00793F99">
      <w:r>
        <w:rPr>
          <w:rFonts w:hint="eastAsia"/>
        </w:rPr>
        <w:t>e. Non-invasive diagnostic evidence of clinically significant elevated left- or right-sided ventricular filling pressure or low cardiac output. For example, echocardiographic criteria could include: E/e</w:t>
      </w:r>
      <w:r>
        <w:rPr>
          <w:rFonts w:hint="eastAsia"/>
        </w:rPr>
        <w:t>’</w:t>
      </w:r>
      <w:r>
        <w:rPr>
          <w:rFonts w:hint="eastAsia"/>
        </w:rPr>
        <w:t xml:space="preserve"> &gt;15 or D-dominant pulmonary venous inflow pattern, plethoric inferior vena cava with minimal collapse on inspiration, or decreased left ventricular outflow tract (LVOT) minute stroke distance (time velocity integral (TVI) OR </w:t>
      </w:r>
    </w:p>
    <w:p w14:paraId="489A7C82" w14:textId="77777777" w:rsidR="00793F99" w:rsidRDefault="00793F99" w:rsidP="00793F99">
      <w:r>
        <w:rPr>
          <w:rFonts w:hint="eastAsia"/>
        </w:rPr>
        <w:t xml:space="preserve">f. Invasive diagnostic evidence with right heart catheterization showing a pulmonary capillary wedge pressure (pulmonary artery occlusion pressure) </w:t>
      </w:r>
      <w:r>
        <w:rPr>
          <w:rFonts w:hint="eastAsia"/>
        </w:rPr>
        <w:t>≥</w:t>
      </w:r>
      <w:r>
        <w:rPr>
          <w:rFonts w:hint="eastAsia"/>
        </w:rPr>
        <w:t xml:space="preserve">18 mmHg, central venous pressure </w:t>
      </w:r>
      <w:r>
        <w:rPr>
          <w:rFonts w:hint="eastAsia"/>
        </w:rPr>
        <w:t>≥</w:t>
      </w:r>
      <w:r>
        <w:rPr>
          <w:rFonts w:hint="eastAsia"/>
        </w:rPr>
        <w:t>12 mmHg, or a cardiac index &lt;2.2 L/min/m2</w:t>
      </w:r>
    </w:p>
    <w:p w14:paraId="69A76F73" w14:textId="77777777" w:rsidR="00793F99" w:rsidRDefault="00793F99" w:rsidP="00793F99">
      <w:r>
        <w:rPr>
          <w:rFonts w:hint="eastAsia"/>
        </w:rPr>
        <w:t xml:space="preserve">5) The patient receives initiation or intensification of treatment specifically for HF, </w:t>
      </w:r>
    </w:p>
    <w:p w14:paraId="576B8204" w14:textId="77777777" w:rsidR="00793F99" w:rsidRDefault="00793F99" w:rsidP="00793F99">
      <w:r>
        <w:rPr>
          <w:rFonts w:hint="eastAsia"/>
        </w:rPr>
        <w:t>including at least ONE of the following:</w:t>
      </w:r>
    </w:p>
    <w:p w14:paraId="5267BB3A" w14:textId="77777777" w:rsidR="00793F99" w:rsidRDefault="00793F99" w:rsidP="00793F99">
      <w:r>
        <w:rPr>
          <w:rFonts w:hint="eastAsia"/>
        </w:rPr>
        <w:t xml:space="preserve">a. Augmentation in oral diuretic therapy. NOTE: If the intensification is solely oral diuretics, the duration of hospitalization must be at least 24 hours. </w:t>
      </w:r>
    </w:p>
    <w:p w14:paraId="70868FDC" w14:textId="77777777" w:rsidR="00793F99" w:rsidRDefault="00793F99" w:rsidP="00793F99">
      <w:r>
        <w:rPr>
          <w:rFonts w:hint="eastAsia"/>
        </w:rPr>
        <w:t xml:space="preserve">b. Intravenous diuretic or vasoactive agent (e.g., inotrope, vasopressor, or vasodilator) </w:t>
      </w:r>
    </w:p>
    <w:p w14:paraId="7549EB6C" w14:textId="77777777" w:rsidR="00793F99" w:rsidRDefault="00793F99" w:rsidP="00793F99">
      <w:r>
        <w:rPr>
          <w:rFonts w:hint="eastAsia"/>
        </w:rPr>
        <w:t xml:space="preserve">c. Mechanical or surgical intervention, including: </w:t>
      </w:r>
    </w:p>
    <w:p w14:paraId="2FD97BDB" w14:textId="77777777" w:rsidR="00793F99" w:rsidRDefault="00793F99" w:rsidP="00793F99">
      <w:pPr>
        <w:ind w:firstLineChars="150" w:firstLine="360"/>
      </w:pPr>
      <w:r>
        <w:rPr>
          <w:rFonts w:hint="eastAsia"/>
        </w:rPr>
        <w:lastRenderedPageBreak/>
        <w:t xml:space="preserve">i. Mechanical circulatory support (e.g., intra-aortic balloon pump, ventricular assist device, extracorporeal membrane oxygenation, total artificial heart) </w:t>
      </w:r>
    </w:p>
    <w:p w14:paraId="45715082" w14:textId="77777777" w:rsidR="00793F99" w:rsidRDefault="00793F99" w:rsidP="00793F99">
      <w:pPr>
        <w:ind w:firstLineChars="150" w:firstLine="360"/>
      </w:pPr>
      <w:r>
        <w:rPr>
          <w:rFonts w:hint="eastAsia"/>
        </w:rPr>
        <w:t>ii. Mechanical fluid removal (e.g., ultrafiltration, hemofiltration, dialysis).</w:t>
      </w:r>
    </w:p>
    <w:p w14:paraId="272A5DCD" w14:textId="77777777" w:rsidR="00793F99" w:rsidRDefault="00793F99" w:rsidP="00793F99">
      <w:pPr>
        <w:ind w:firstLineChars="150" w:firstLine="360"/>
      </w:pPr>
    </w:p>
    <w:p w14:paraId="1F5D3B65" w14:textId="77777777" w:rsidR="00793F99" w:rsidRDefault="00793F99" w:rsidP="00793F99">
      <w:r>
        <w:rPr>
          <w:rFonts w:hint="eastAsia"/>
        </w:rPr>
        <w:br w:type="page"/>
      </w:r>
    </w:p>
    <w:p w14:paraId="56BC54D3" w14:textId="77777777" w:rsidR="00793F99" w:rsidRDefault="00793F99" w:rsidP="00793F99"/>
    <w:p w14:paraId="120F1944" w14:textId="77777777" w:rsidR="00793F99" w:rsidRPr="005D0B73" w:rsidRDefault="00793F99" w:rsidP="00793F99">
      <w:pPr>
        <w:pStyle w:val="EndNoteBibliography"/>
      </w:pPr>
      <w:r>
        <w:rPr>
          <w:rFonts w:hint="eastAsia"/>
        </w:rPr>
        <w:fldChar w:fldCharType="begin"/>
      </w:r>
      <w:r>
        <w:rPr>
          <w:rFonts w:hint="eastAsia"/>
        </w:rPr>
        <w:instrText xml:space="preserve"> ADDIN EN.REFLIST </w:instrText>
      </w:r>
      <w:r>
        <w:rPr>
          <w:rFonts w:hint="eastAsia"/>
        </w:rPr>
        <w:fldChar w:fldCharType="separate"/>
      </w:r>
      <w:r w:rsidRPr="005D0B73">
        <w:rPr>
          <w:rFonts w:hint="eastAsia"/>
        </w:rPr>
        <w:t>1.</w:t>
      </w:r>
      <w:r w:rsidRPr="005D0B73">
        <w:rPr>
          <w:rFonts w:hint="eastAsia"/>
        </w:rPr>
        <w:tab/>
        <w:t>Anker SD, Butler J, Filippatos G, et al. Empagliflozin in Heart Failure with a Preserved Ejection Fraction. N Engl J Med. 2021;385(16):1451-1461.</w:t>
      </w:r>
    </w:p>
    <w:p w14:paraId="68490DC8" w14:textId="77777777" w:rsidR="00793F99" w:rsidRDefault="00793F99" w:rsidP="00793F99">
      <w:r>
        <w:rPr>
          <w:rFonts w:hint="eastAsia"/>
        </w:rPr>
        <w:fldChar w:fldCharType="end"/>
      </w:r>
    </w:p>
    <w:p w14:paraId="5F2F7A17" w14:textId="77777777" w:rsidR="00F279AF" w:rsidRPr="00F279AF" w:rsidRDefault="00F279AF"/>
    <w:sectPr w:rsidR="00F279AF" w:rsidRPr="00F279AF" w:rsidSect="00F279AF">
      <w:footerReference w:type="even" r:id="rId8"/>
      <w:footerReference w:type="default" r:id="rId9"/>
      <w:footerReference w:type="first" r:id="rId10"/>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B0E39F" w14:textId="77777777" w:rsidR="00560D0C" w:rsidRDefault="00560D0C" w:rsidP="00E7060E">
      <w:r>
        <w:separator/>
      </w:r>
    </w:p>
  </w:endnote>
  <w:endnote w:type="continuationSeparator" w:id="0">
    <w:p w14:paraId="2B958584" w14:textId="77777777" w:rsidR="00560D0C" w:rsidRDefault="00560D0C" w:rsidP="00E70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677AA" w14:textId="6A29B891" w:rsidR="00793F99" w:rsidRDefault="00793F99">
    <w:pPr>
      <w:pStyle w:val="Footer"/>
    </w:pPr>
    <w:r>
      <w:rPr>
        <w:noProof/>
      </w:rPr>
      <mc:AlternateContent>
        <mc:Choice Requires="wps">
          <w:drawing>
            <wp:anchor distT="0" distB="0" distL="0" distR="0" simplePos="0" relativeHeight="251659264" behindDoc="0" locked="0" layoutInCell="1" allowOverlap="1" wp14:anchorId="5D9A84B7" wp14:editId="162465F7">
              <wp:simplePos x="635" y="635"/>
              <wp:positionH relativeFrom="page">
                <wp:align>left</wp:align>
              </wp:positionH>
              <wp:positionV relativeFrom="page">
                <wp:align>bottom</wp:align>
              </wp:positionV>
              <wp:extent cx="2085975" cy="324485"/>
              <wp:effectExtent l="0" t="0" r="9525" b="0"/>
              <wp:wrapNone/>
              <wp:docPr id="350783756"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90DABAD" w14:textId="3C7FBEA6" w:rsidR="00793F99" w:rsidRPr="00793F99" w:rsidRDefault="00793F99" w:rsidP="00793F99">
                          <w:pPr>
                            <w:rPr>
                              <w:rFonts w:ascii="Rockwell" w:eastAsia="Rockwell" w:hAnsi="Rockwell" w:cs="Rockwell"/>
                              <w:noProof/>
                              <w:color w:val="0078D7"/>
                              <w:sz w:val="18"/>
                              <w:szCs w:val="18"/>
                            </w:rPr>
                          </w:pPr>
                          <w:r w:rsidRPr="00793F9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D9A84B7"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190DABAD" w14:textId="3C7FBEA6" w:rsidR="00793F99" w:rsidRPr="00793F99" w:rsidRDefault="00793F99" w:rsidP="00793F99">
                    <w:pPr>
                      <w:rPr>
                        <w:rFonts w:ascii="Rockwell" w:eastAsia="Rockwell" w:hAnsi="Rockwell" w:cs="Rockwell"/>
                        <w:noProof/>
                        <w:color w:val="0078D7"/>
                        <w:sz w:val="18"/>
                        <w:szCs w:val="18"/>
                      </w:rPr>
                    </w:pPr>
                    <w:r w:rsidRPr="00793F9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F862E" w14:textId="79670B71" w:rsidR="00793F99" w:rsidRDefault="00793F99">
    <w:pPr>
      <w:pStyle w:val="Footer"/>
    </w:pPr>
    <w:r>
      <w:rPr>
        <w:noProof/>
      </w:rPr>
      <mc:AlternateContent>
        <mc:Choice Requires="wps">
          <w:drawing>
            <wp:anchor distT="0" distB="0" distL="0" distR="0" simplePos="0" relativeHeight="251660288" behindDoc="0" locked="0" layoutInCell="1" allowOverlap="1" wp14:anchorId="012ED7EE" wp14:editId="7105F7BE">
              <wp:simplePos x="457200" y="7185660"/>
              <wp:positionH relativeFrom="page">
                <wp:align>left</wp:align>
              </wp:positionH>
              <wp:positionV relativeFrom="page">
                <wp:align>bottom</wp:align>
              </wp:positionV>
              <wp:extent cx="2085975" cy="324485"/>
              <wp:effectExtent l="0" t="0" r="9525" b="0"/>
              <wp:wrapNone/>
              <wp:docPr id="2079373761"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093EC3E1" w14:textId="47ED4117" w:rsidR="00793F99" w:rsidRPr="00793F99" w:rsidRDefault="00793F99" w:rsidP="00793F99">
                          <w:pPr>
                            <w:rPr>
                              <w:rFonts w:ascii="Rockwell" w:eastAsia="Rockwell" w:hAnsi="Rockwell" w:cs="Rockwell"/>
                              <w:noProof/>
                              <w:color w:val="0078D7"/>
                              <w:sz w:val="18"/>
                              <w:szCs w:val="18"/>
                            </w:rPr>
                          </w:pPr>
                          <w:r w:rsidRPr="00793F9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12ED7EE"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093EC3E1" w14:textId="47ED4117" w:rsidR="00793F99" w:rsidRPr="00793F99" w:rsidRDefault="00793F99" w:rsidP="00793F99">
                    <w:pPr>
                      <w:rPr>
                        <w:rFonts w:ascii="Rockwell" w:eastAsia="Rockwell" w:hAnsi="Rockwell" w:cs="Rockwell"/>
                        <w:noProof/>
                        <w:color w:val="0078D7"/>
                        <w:sz w:val="18"/>
                        <w:szCs w:val="18"/>
                      </w:rPr>
                    </w:pPr>
                    <w:r w:rsidRPr="00793F9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BEBCD" w14:textId="01263662" w:rsidR="00793F99" w:rsidRDefault="00793F99">
    <w:pPr>
      <w:pStyle w:val="Footer"/>
    </w:pPr>
    <w:r>
      <w:rPr>
        <w:noProof/>
      </w:rPr>
      <mc:AlternateContent>
        <mc:Choice Requires="wps">
          <w:drawing>
            <wp:anchor distT="0" distB="0" distL="0" distR="0" simplePos="0" relativeHeight="251658240" behindDoc="0" locked="0" layoutInCell="1" allowOverlap="1" wp14:anchorId="3200F28B" wp14:editId="3164F56E">
              <wp:simplePos x="635" y="635"/>
              <wp:positionH relativeFrom="page">
                <wp:align>left</wp:align>
              </wp:positionH>
              <wp:positionV relativeFrom="page">
                <wp:align>bottom</wp:align>
              </wp:positionV>
              <wp:extent cx="2085975" cy="324485"/>
              <wp:effectExtent l="0" t="0" r="9525" b="0"/>
              <wp:wrapNone/>
              <wp:docPr id="1090395358"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08771F8A" w14:textId="5D01B132" w:rsidR="00793F99" w:rsidRPr="00793F99" w:rsidRDefault="00793F99" w:rsidP="00793F99">
                          <w:pPr>
                            <w:rPr>
                              <w:rFonts w:ascii="Rockwell" w:eastAsia="Rockwell" w:hAnsi="Rockwell" w:cs="Rockwell"/>
                              <w:noProof/>
                              <w:color w:val="0078D7"/>
                              <w:sz w:val="18"/>
                              <w:szCs w:val="18"/>
                            </w:rPr>
                          </w:pPr>
                          <w:r w:rsidRPr="00793F9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200F28B"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08771F8A" w14:textId="5D01B132" w:rsidR="00793F99" w:rsidRPr="00793F99" w:rsidRDefault="00793F99" w:rsidP="00793F99">
                    <w:pPr>
                      <w:rPr>
                        <w:rFonts w:ascii="Rockwell" w:eastAsia="Rockwell" w:hAnsi="Rockwell" w:cs="Rockwell"/>
                        <w:noProof/>
                        <w:color w:val="0078D7"/>
                        <w:sz w:val="18"/>
                        <w:szCs w:val="18"/>
                      </w:rPr>
                    </w:pPr>
                    <w:r w:rsidRPr="00793F9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4A476B" w14:textId="77777777" w:rsidR="00560D0C" w:rsidRDefault="00560D0C" w:rsidP="00E7060E">
      <w:r>
        <w:separator/>
      </w:r>
    </w:p>
  </w:footnote>
  <w:footnote w:type="continuationSeparator" w:id="0">
    <w:p w14:paraId="2F02E460" w14:textId="77777777" w:rsidR="00560D0C" w:rsidRDefault="00560D0C" w:rsidP="00E7060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9AF"/>
    <w:rsid w:val="00314373"/>
    <w:rsid w:val="00424C60"/>
    <w:rsid w:val="00451E47"/>
    <w:rsid w:val="00560D0C"/>
    <w:rsid w:val="00594380"/>
    <w:rsid w:val="0061487D"/>
    <w:rsid w:val="007608B5"/>
    <w:rsid w:val="00793F99"/>
    <w:rsid w:val="00896260"/>
    <w:rsid w:val="008D26A8"/>
    <w:rsid w:val="00B5285E"/>
    <w:rsid w:val="00C640AF"/>
    <w:rsid w:val="00E7060E"/>
    <w:rsid w:val="00E77B2B"/>
    <w:rsid w:val="00E93A01"/>
    <w:rsid w:val="00F279AF"/>
    <w:rsid w:val="00FE4F9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C9756A"/>
  <w15:chartTrackingRefBased/>
  <w15:docId w15:val="{1B7CB462-3FA4-4B38-AD7B-7EEA17E42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sz w:val="24"/>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9AF"/>
    <w:rPr>
      <w:rFonts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9AF"/>
    <w:pPr>
      <w:spacing w:after="200" w:line="276" w:lineRule="auto"/>
      <w:ind w:left="720"/>
      <w:contextualSpacing/>
    </w:pPr>
    <w:rPr>
      <w:rFonts w:ascii="Calibri" w:eastAsia="Times New Roman" w:hAnsi="Calibri"/>
      <w:sz w:val="22"/>
      <w:szCs w:val="22"/>
      <w:lang w:eastAsia="en-CA"/>
    </w:rPr>
  </w:style>
  <w:style w:type="table" w:styleId="TableGrid">
    <w:name w:val="Table Grid"/>
    <w:basedOn w:val="TableNormal"/>
    <w:uiPriority w:val="39"/>
    <w:rsid w:val="00F279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279AF"/>
    <w:rPr>
      <w:color w:val="0563C1" w:themeColor="hyperlink"/>
      <w:u w:val="single"/>
    </w:rPr>
  </w:style>
  <w:style w:type="paragraph" w:styleId="Header">
    <w:name w:val="header"/>
    <w:basedOn w:val="Normal"/>
    <w:link w:val="HeaderChar"/>
    <w:uiPriority w:val="99"/>
    <w:unhideWhenUsed/>
    <w:rsid w:val="00E7060E"/>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7060E"/>
    <w:rPr>
      <w:rFonts w:cs="Times New Roman"/>
      <w:sz w:val="18"/>
      <w:szCs w:val="18"/>
    </w:rPr>
  </w:style>
  <w:style w:type="paragraph" w:styleId="Footer">
    <w:name w:val="footer"/>
    <w:basedOn w:val="Normal"/>
    <w:link w:val="FooterChar"/>
    <w:uiPriority w:val="99"/>
    <w:unhideWhenUsed/>
    <w:rsid w:val="00E7060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7060E"/>
    <w:rPr>
      <w:rFonts w:cs="Times New Roman"/>
      <w:sz w:val="18"/>
      <w:szCs w:val="18"/>
    </w:rPr>
  </w:style>
  <w:style w:type="paragraph" w:styleId="Title">
    <w:name w:val="Title"/>
    <w:basedOn w:val="Normal"/>
    <w:next w:val="Normal"/>
    <w:link w:val="TitleChar"/>
    <w:uiPriority w:val="10"/>
    <w:qFormat/>
    <w:rsid w:val="00793F99"/>
    <w:pPr>
      <w:widowControl w:val="0"/>
      <w:spacing w:after="80"/>
      <w:contextualSpacing/>
      <w:jc w:val="center"/>
    </w:pPr>
    <w:rPr>
      <w:rFonts w:asciiTheme="majorHAnsi" w:eastAsiaTheme="majorEastAsia" w:hAnsiTheme="majorHAnsi" w:cstheme="majorBidi"/>
      <w:spacing w:val="-10"/>
      <w:kern w:val="28"/>
      <w:sz w:val="56"/>
      <w:szCs w:val="56"/>
      <w:lang w:val="en-US" w:eastAsia="zh-CN"/>
      <w14:ligatures w14:val="standardContextual"/>
    </w:rPr>
  </w:style>
  <w:style w:type="character" w:customStyle="1" w:styleId="TitleChar">
    <w:name w:val="Title Char"/>
    <w:basedOn w:val="DefaultParagraphFont"/>
    <w:link w:val="Title"/>
    <w:uiPriority w:val="10"/>
    <w:rsid w:val="00793F99"/>
    <w:rPr>
      <w:rFonts w:asciiTheme="majorHAnsi" w:eastAsiaTheme="majorEastAsia" w:hAnsiTheme="majorHAnsi" w:cstheme="majorBidi"/>
      <w:spacing w:val="-10"/>
      <w:kern w:val="28"/>
      <w:sz w:val="56"/>
      <w:szCs w:val="56"/>
      <w:lang w:val="en-US" w:eastAsia="zh-CN"/>
      <w14:ligatures w14:val="standardContextual"/>
    </w:rPr>
  </w:style>
  <w:style w:type="paragraph" w:customStyle="1" w:styleId="EndNoteBibliography">
    <w:name w:val="EndNote Bibliography"/>
    <w:basedOn w:val="Normal"/>
    <w:link w:val="EndNoteBibliography0"/>
    <w:rsid w:val="00793F99"/>
    <w:pPr>
      <w:widowControl w:val="0"/>
      <w:spacing w:after="160"/>
    </w:pPr>
    <w:rPr>
      <w:rFonts w:ascii="DengXian" w:eastAsia="DengXian" w:hAnsi="DengXian" w:cstheme="majorBidi"/>
      <w:noProof/>
      <w:spacing w:val="-10"/>
      <w:kern w:val="2"/>
      <w:sz w:val="22"/>
      <w:lang w:val="en-US" w:eastAsia="zh-CN"/>
      <w14:ligatures w14:val="standardContextual"/>
    </w:rPr>
  </w:style>
  <w:style w:type="character" w:customStyle="1" w:styleId="EndNoteBibliography0">
    <w:name w:val="EndNote Bibliography 字符"/>
    <w:basedOn w:val="TitleChar"/>
    <w:link w:val="EndNoteBibliography"/>
    <w:rsid w:val="00793F99"/>
    <w:rPr>
      <w:rFonts w:ascii="DengXian" w:eastAsia="DengXian" w:hAnsi="DengXian" w:cstheme="majorBidi"/>
      <w:noProof/>
      <w:spacing w:val="-10"/>
      <w:kern w:val="2"/>
      <w:sz w:val="22"/>
      <w:szCs w:val="24"/>
      <w:lang w:val="en-US"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9A0A2-6DB6-47FA-BB36-313FD726A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1</Pages>
  <Words>2692</Words>
  <Characters>15346</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Benchimol</dc:creator>
  <cp:keywords/>
  <dc:description/>
  <cp:lastModifiedBy>Nicholson, Tamara</cp:lastModifiedBy>
  <cp:revision>5</cp:revision>
  <dcterms:created xsi:type="dcterms:W3CDTF">2015-08-14T10:28:00Z</dcterms:created>
  <dcterms:modified xsi:type="dcterms:W3CDTF">2025-12-0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c163bb-2e2c-4e41-a489-38144e676af6</vt:lpwstr>
  </property>
  <property fmtid="{D5CDD505-2E9C-101B-9397-08002B2CF9AE}" pid="3" name="ClassificationContentMarkingFooterShapeIds">
    <vt:lpwstr>40fe1cde,14e8890c,7bf0b9c1</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5-12-08T02:35:27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e9d39cbd-322d-47e5-8c0f-6b0f2399c2d2</vt:lpwstr>
  </property>
  <property fmtid="{D5CDD505-2E9C-101B-9397-08002B2CF9AE}" pid="12" name="MSIP_Label_2bbab825-a111-45e4-86a1-18cee0005896_ContentBits">
    <vt:lpwstr>2</vt:lpwstr>
  </property>
  <property fmtid="{D5CDD505-2E9C-101B-9397-08002B2CF9AE}" pid="13" name="MSIP_Label_2bbab825-a111-45e4-86a1-18cee0005896_Tag">
    <vt:lpwstr>10, 3, 0, 1</vt:lpwstr>
  </property>
</Properties>
</file>